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7F72C5" w14:textId="225B8D3E" w:rsidR="00ED0DDD" w:rsidRPr="004126C5" w:rsidRDefault="003238A1" w:rsidP="004126C5">
      <w:pPr>
        <w:spacing w:after="0"/>
        <w:jc w:val="center"/>
        <w:rPr>
          <w:rFonts w:ascii="Times New Roman" w:hAnsi="Times New Roman" w:cs="Times New Roman"/>
          <w:sz w:val="28"/>
          <w:szCs w:val="28"/>
        </w:rPr>
      </w:pPr>
      <w:r>
        <w:rPr>
          <w:rFonts w:ascii="Times New Roman" w:hAnsi="Times New Roman" w:cs="Times New Roman"/>
          <w:b/>
          <w:bCs/>
          <w:sz w:val="28"/>
          <w:szCs w:val="28"/>
        </w:rPr>
        <w:t xml:space="preserve">PEMBELAJARAN BERDIFERENSIASI PADA ANAK USIA DINI MELALUI KEGIATAN </w:t>
      </w:r>
      <w:r w:rsidRPr="003238A1">
        <w:rPr>
          <w:rFonts w:ascii="Times New Roman" w:hAnsi="Times New Roman" w:cs="Times New Roman"/>
          <w:b/>
          <w:bCs/>
          <w:i/>
          <w:iCs/>
          <w:sz w:val="28"/>
          <w:szCs w:val="28"/>
        </w:rPr>
        <w:t>FUN COOKING AUTING CLASS</w:t>
      </w:r>
      <w:r>
        <w:rPr>
          <w:rFonts w:ascii="Times New Roman" w:hAnsi="Times New Roman" w:cs="Times New Roman"/>
          <w:b/>
          <w:bCs/>
          <w:sz w:val="28"/>
          <w:szCs w:val="28"/>
        </w:rPr>
        <w:t xml:space="preserve"> PADA PAUD CERIA BEKASI</w:t>
      </w:r>
    </w:p>
    <w:p w14:paraId="7896B372" w14:textId="77777777" w:rsidR="0064136B" w:rsidRDefault="0064136B" w:rsidP="004126C5">
      <w:pPr>
        <w:spacing w:after="0"/>
        <w:jc w:val="center"/>
        <w:rPr>
          <w:rFonts w:ascii="Times New Roman" w:hAnsi="Times New Roman" w:cs="Times New Roman"/>
          <w:sz w:val="24"/>
          <w:szCs w:val="24"/>
        </w:rPr>
      </w:pPr>
    </w:p>
    <w:p w14:paraId="0C5931FE" w14:textId="1A31AA49" w:rsidR="00ED0DDD" w:rsidRPr="004126C5" w:rsidRDefault="006F50C0" w:rsidP="001578C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itri Indri Yani</w:t>
      </w:r>
      <w:r w:rsidR="004126C5" w:rsidRPr="0064136B">
        <w:rPr>
          <w:rFonts w:ascii="Times New Roman" w:hAnsi="Times New Roman" w:cs="Times New Roman"/>
          <w:sz w:val="24"/>
          <w:szCs w:val="24"/>
          <w:vertAlign w:val="superscript"/>
        </w:rPr>
        <w:t>1</w:t>
      </w:r>
      <w:r w:rsidR="00ED0DDD" w:rsidRPr="004126C5">
        <w:rPr>
          <w:rFonts w:ascii="Times New Roman" w:hAnsi="Times New Roman" w:cs="Times New Roman"/>
          <w:sz w:val="24"/>
          <w:szCs w:val="24"/>
        </w:rPr>
        <w:t>,</w:t>
      </w:r>
      <w:r w:rsidRPr="006F50C0">
        <w:rPr>
          <w:rFonts w:ascii="Times New Roman" w:hAnsi="Times New Roman" w:cs="Times New Roman"/>
          <w:sz w:val="24"/>
          <w:szCs w:val="24"/>
        </w:rPr>
        <w:t xml:space="preserve"> </w:t>
      </w:r>
      <w:r>
        <w:rPr>
          <w:rFonts w:ascii="Times New Roman" w:hAnsi="Times New Roman" w:cs="Times New Roman"/>
          <w:sz w:val="24"/>
          <w:szCs w:val="24"/>
        </w:rPr>
        <w:t>Erna Budiarti</w:t>
      </w:r>
      <w:r w:rsidR="004126C5" w:rsidRPr="0064136B">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23D84491" w14:textId="77777777" w:rsidR="003238A1" w:rsidRDefault="003238A1" w:rsidP="003238A1">
      <w:pPr>
        <w:spacing w:after="0" w:line="240" w:lineRule="auto"/>
        <w:jc w:val="center"/>
        <w:rPr>
          <w:rFonts w:ascii="Times New Roman" w:hAnsi="Times New Roman" w:cs="Times New Roman"/>
          <w:sz w:val="20"/>
          <w:szCs w:val="20"/>
        </w:rPr>
      </w:pPr>
      <w:r w:rsidRPr="00810E05">
        <w:rPr>
          <w:rFonts w:ascii="Times New Roman" w:hAnsi="Times New Roman" w:cs="Times New Roman"/>
          <w:sz w:val="20"/>
          <w:szCs w:val="20"/>
          <w:vertAlign w:val="superscript"/>
        </w:rPr>
        <w:t>1</w:t>
      </w:r>
      <w:r w:rsidRPr="00810E05">
        <w:rPr>
          <w:rFonts w:ascii="Times New Roman" w:hAnsi="Times New Roman" w:cs="Times New Roman"/>
          <w:sz w:val="20"/>
          <w:szCs w:val="20"/>
        </w:rPr>
        <w:t>Universitas Panca Sakti Bekasi, Kota Bekasi, Jawa Barat, Indonesia</w:t>
      </w:r>
    </w:p>
    <w:p w14:paraId="080E7218" w14:textId="673F4888" w:rsidR="003238A1" w:rsidRPr="00810E05" w:rsidRDefault="003238A1" w:rsidP="003238A1">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2</w:t>
      </w:r>
      <w:r w:rsidRPr="00810E05">
        <w:rPr>
          <w:rFonts w:ascii="Times New Roman" w:hAnsi="Times New Roman" w:cs="Times New Roman"/>
          <w:sz w:val="20"/>
          <w:szCs w:val="20"/>
        </w:rPr>
        <w:t>Universitas Panca Sakti Bekasi, Kota Bekasi, Jawa Barat, Indonesia</w:t>
      </w:r>
    </w:p>
    <w:p w14:paraId="3ACB3F39" w14:textId="362B2131" w:rsidR="003238A1" w:rsidRDefault="003238A1" w:rsidP="003238A1">
      <w:pPr>
        <w:pBdr>
          <w:bottom w:val="single" w:sz="12" w:space="1" w:color="auto"/>
        </w:pBdr>
        <w:spacing w:after="0" w:line="240" w:lineRule="auto"/>
        <w:jc w:val="center"/>
        <w:rPr>
          <w:rStyle w:val="Hyperlink"/>
          <w:rFonts w:ascii="Times New Roman" w:hAnsi="Times New Roman" w:cs="Times New Roman"/>
          <w:color w:val="4472C4" w:themeColor="accent1"/>
          <w:sz w:val="20"/>
          <w:szCs w:val="20"/>
        </w:rPr>
      </w:pPr>
      <w:r w:rsidRPr="00810E05">
        <w:rPr>
          <w:rFonts w:ascii="Times New Roman" w:hAnsi="Times New Roman" w:cs="Times New Roman"/>
          <w:sz w:val="20"/>
          <w:szCs w:val="20"/>
        </w:rPr>
        <w:t xml:space="preserve">*Correspondent Email: </w:t>
      </w:r>
      <w:hyperlink r:id="rId8" w:history="1">
        <w:r w:rsidRPr="00E82C4F">
          <w:rPr>
            <w:rStyle w:val="Hyperlink"/>
            <w:rFonts w:ascii="Times New Roman" w:hAnsi="Times New Roman" w:cs="Times New Roman"/>
            <w:color w:val="4472C4" w:themeColor="accent1"/>
            <w:sz w:val="20"/>
            <w:szCs w:val="20"/>
          </w:rPr>
          <w:t>ernabudiarti@panca-sakti.ac.id</w:t>
        </w:r>
      </w:hyperlink>
    </w:p>
    <w:p w14:paraId="5771E0FA" w14:textId="77777777" w:rsidR="003238A1" w:rsidRDefault="003238A1" w:rsidP="003238A1">
      <w:pPr>
        <w:pBdr>
          <w:bottom w:val="single" w:sz="12" w:space="1" w:color="auto"/>
        </w:pBdr>
        <w:spacing w:after="0" w:line="240" w:lineRule="auto"/>
        <w:jc w:val="center"/>
        <w:rPr>
          <w:rStyle w:val="Hyperlink"/>
          <w:rFonts w:ascii="Times New Roman" w:hAnsi="Times New Roman" w:cs="Times New Roman"/>
          <w:color w:val="auto"/>
          <w:sz w:val="20"/>
          <w:szCs w:val="20"/>
        </w:rPr>
      </w:pPr>
    </w:p>
    <w:p w14:paraId="69B326E1" w14:textId="65D59DB5" w:rsidR="004126C5" w:rsidRDefault="0081711A" w:rsidP="004126C5">
      <w:pPr>
        <w:spacing w:after="0"/>
        <w:jc w:val="both"/>
        <w:rPr>
          <w:rFonts w:ascii="Times New Roman" w:eastAsia="Times New Roman" w:hAnsi="Times New Roman" w:cs="Times New Roman"/>
          <w:sz w:val="20"/>
          <w:szCs w:val="20"/>
        </w:rPr>
      </w:pPr>
      <w:r w:rsidRPr="0081711A">
        <w:rPr>
          <w:rFonts w:ascii="Times New Roman" w:eastAsia="Times New Roman" w:hAnsi="Times New Roman" w:cs="Times New Roman"/>
          <w:b/>
          <w:bCs/>
          <w:i/>
          <w:iCs/>
          <w:sz w:val="20"/>
          <w:szCs w:val="20"/>
        </w:rPr>
        <w:t>ABSTRACT.</w:t>
      </w:r>
      <w:r>
        <w:rPr>
          <w:rFonts w:ascii="Times New Roman" w:eastAsia="Times New Roman" w:hAnsi="Times New Roman" w:cs="Times New Roman"/>
          <w:i/>
          <w:iCs/>
          <w:sz w:val="20"/>
          <w:szCs w:val="20"/>
        </w:rPr>
        <w:t xml:space="preserve"> </w:t>
      </w:r>
      <w:r w:rsidRPr="0081711A">
        <w:rPr>
          <w:rFonts w:ascii="Times New Roman" w:eastAsia="Times New Roman" w:hAnsi="Times New Roman" w:cs="Times New Roman"/>
          <w:i/>
          <w:iCs/>
          <w:sz w:val="20"/>
          <w:szCs w:val="20"/>
        </w:rPr>
        <w:t>Differentiated learning aims to create an inclusive learning environment that emphasizes diversity and acknowledges individual differences. The benefits of differentiated learning can be observed from several aspects. Teachers often face challenges with ineffective teaching methods because their teaching styles do not align with students' developmental stages. Traditional teaching has been teacher-centered, with directives from the teacher and a lack of diverse play media, resulting in no play choices and making learning less effective. The outdoor class activity is an effort by teachers to modify learning so that children do not feel bored or less motivated. This activity also aims to foster creative and exploratory thinking based on learning experiences outside the classroom. The purpose of this study is to comprehensively examine the differentiated learning model through outdoor class activities as teachers' efforts to create an effective learning model. This qualitative study, using a descriptive approach, was conducted at PAUD Ceria, Bekasi Regency. The results indicate that fun cooking allows students to learn in an enjoyable and practical manner, thereby enhancing their motivation and engagement in learning. Fun cooking can also be an effective tool in differentiated learning, combining enjoyable and meaningful learning approaches with individual student capabilities.</w:t>
      </w:r>
    </w:p>
    <w:p w14:paraId="3E527773" w14:textId="77777777" w:rsidR="004126C5" w:rsidRDefault="004126C5" w:rsidP="004126C5">
      <w:pPr>
        <w:spacing w:after="0"/>
        <w:rPr>
          <w:rFonts w:ascii="Times New Roman" w:eastAsia="Times New Roman" w:hAnsi="Times New Roman" w:cs="Times New Roman"/>
          <w:sz w:val="20"/>
          <w:szCs w:val="20"/>
        </w:rPr>
      </w:pPr>
    </w:p>
    <w:p w14:paraId="06182B95" w14:textId="1CD55FC0" w:rsidR="004126C5" w:rsidRPr="0081711A" w:rsidRDefault="004126C5" w:rsidP="004126C5">
      <w:pPr>
        <w:spacing w:after="0"/>
        <w:rPr>
          <w:rFonts w:ascii="Times New Roman" w:eastAsia="Times New Roman" w:hAnsi="Times New Roman" w:cs="Times New Roman"/>
          <w:i/>
          <w:iCs/>
          <w:sz w:val="20"/>
          <w:szCs w:val="20"/>
        </w:rPr>
      </w:pPr>
      <w:r w:rsidRPr="0064136B">
        <w:rPr>
          <w:rFonts w:ascii="Times New Roman" w:eastAsia="Times New Roman" w:hAnsi="Times New Roman" w:cs="Times New Roman"/>
          <w:b/>
          <w:bCs/>
          <w:sz w:val="20"/>
          <w:szCs w:val="20"/>
        </w:rPr>
        <w:t>Keywords</w:t>
      </w:r>
      <w:r>
        <w:rPr>
          <w:rFonts w:ascii="Times New Roman" w:eastAsia="Times New Roman" w:hAnsi="Times New Roman" w:cs="Times New Roman"/>
          <w:sz w:val="20"/>
          <w:szCs w:val="20"/>
        </w:rPr>
        <w:t xml:space="preserve">: </w:t>
      </w:r>
      <w:r w:rsidR="0081711A" w:rsidRPr="0081711A">
        <w:rPr>
          <w:rFonts w:ascii="Times New Roman" w:eastAsia="Times New Roman" w:hAnsi="Times New Roman" w:cs="Times New Roman"/>
          <w:i/>
          <w:iCs/>
          <w:sz w:val="20"/>
          <w:szCs w:val="20"/>
        </w:rPr>
        <w:t xml:space="preserve">Auting Class, Fun Cooking, </w:t>
      </w:r>
      <w:r w:rsidR="0081711A">
        <w:rPr>
          <w:rFonts w:ascii="Times New Roman" w:eastAsia="Times New Roman" w:hAnsi="Times New Roman" w:cs="Times New Roman"/>
          <w:i/>
          <w:iCs/>
          <w:sz w:val="20"/>
          <w:szCs w:val="20"/>
        </w:rPr>
        <w:t>Differenciated Learning</w:t>
      </w:r>
    </w:p>
    <w:p w14:paraId="7F33E3D8" w14:textId="77777777" w:rsidR="0064136B" w:rsidRDefault="0064136B" w:rsidP="004126C5">
      <w:pPr>
        <w:spacing w:after="0"/>
        <w:rPr>
          <w:rFonts w:ascii="Times New Roman" w:eastAsia="Times New Roman" w:hAnsi="Times New Roman" w:cs="Times New Roman"/>
          <w:sz w:val="20"/>
          <w:szCs w:val="20"/>
        </w:rPr>
      </w:pPr>
    </w:p>
    <w:p w14:paraId="40156E3D" w14:textId="51D533F6" w:rsidR="0064136B" w:rsidRDefault="0064136B" w:rsidP="0064136B">
      <w:pPr>
        <w:spacing w:after="0"/>
        <w:jc w:val="both"/>
        <w:rPr>
          <w:rFonts w:ascii="Times New Roman" w:eastAsia="Times New Roman" w:hAnsi="Times New Roman" w:cs="Times New Roman"/>
          <w:sz w:val="20"/>
          <w:szCs w:val="20"/>
        </w:rPr>
      </w:pPr>
      <w:r w:rsidRPr="0064136B">
        <w:rPr>
          <w:rFonts w:ascii="Times New Roman" w:eastAsia="Times New Roman" w:hAnsi="Times New Roman" w:cs="Times New Roman"/>
          <w:b/>
          <w:bCs/>
          <w:sz w:val="20"/>
          <w:szCs w:val="20"/>
        </w:rPr>
        <w:t>ABSTRAK</w:t>
      </w:r>
      <w:r>
        <w:rPr>
          <w:rFonts w:ascii="Times New Roman" w:eastAsia="Times New Roman" w:hAnsi="Times New Roman" w:cs="Times New Roman"/>
          <w:sz w:val="20"/>
          <w:szCs w:val="20"/>
        </w:rPr>
        <w:t xml:space="preserve">. </w:t>
      </w:r>
      <w:r w:rsidR="0081711A" w:rsidRPr="0081711A">
        <w:rPr>
          <w:rFonts w:ascii="Times New Roman" w:eastAsia="Times New Roman" w:hAnsi="Times New Roman" w:cs="Times New Roman"/>
          <w:sz w:val="20"/>
          <w:szCs w:val="20"/>
        </w:rPr>
        <w:t>Pembelajaran berdiferensiasi bertujuan untuk menciptakan lingkungan belajar yang inklusif, mengedepankan keberagaman dan memperhatikan perbedaan individu. Manfaat pembelajaran berdiferensiasi dapat dilihat dari beberapa aspek. Kendala yang dirasakan guru dalam pembelajaran yang tidak efektif  karena pola mengajar guru yang tidak sesuai dengan perkembangan anak didik. Pembelajaran yang selama ini terfokus pada guru, perintah guru, kurang nya fasilitas media main anak, sehingga tidak ada pilihan main, media kurang bervariatif sehingga dampaknya pembelajaran menjadi tidak efektif. Kegiatan auting clas  merupakan ikhtiar bagi guru dalam memodifikasi pembelajaran agar anak tidak merasa bosan maupun kurang bersemangat dalam belajar, kegiatan ini juga di orientasikan untuk menumbuhkan cara berfikir yang kreatif dan eksploratif berdasarkan pengalaman belajarnya diluar kelas. Tujuan dari penelitian ini adalah untuk dapat melihat secara utuh dan kompherehensip model pembelajaran berdeferensiasi melalui kegiatan auting class sebagai Upaya guru dalam menciptakan model pembelajaran  yang efektif. Penelitian ini menggunakan kualitatif dengan pendekatan deskriptif yang dilakukan di PAUD Ceria Kabupaten Bekasi. Hasil penelitian ini menunjukkan bahwa fun cooking memungkinkan siswa untuk belajar dengan cara yang menyenangkan dan praktis, sehingga meningkatkan motivasi dan keterlibatan mereka dalam pembelajaran. Fun cooking juga dapat menjadi alat yang efektif dalam pembelajaran berdiferensiasi, memadukan pendekatan belajar yang menyenangkan dan bermakna dengan kemampuan siswa secara individu</w:t>
      </w:r>
    </w:p>
    <w:p w14:paraId="7EB0E7B4" w14:textId="77777777" w:rsidR="004126C5" w:rsidRDefault="004126C5" w:rsidP="004126C5">
      <w:pPr>
        <w:spacing w:after="0"/>
        <w:rPr>
          <w:rFonts w:ascii="Times New Roman" w:eastAsia="Times New Roman" w:hAnsi="Times New Roman" w:cs="Times New Roman"/>
          <w:sz w:val="20"/>
          <w:szCs w:val="20"/>
        </w:rPr>
      </w:pPr>
    </w:p>
    <w:p w14:paraId="58A422CD" w14:textId="6549D29B" w:rsidR="0064136B" w:rsidRDefault="0064136B" w:rsidP="004126C5">
      <w:pPr>
        <w:pBdr>
          <w:bottom w:val="single" w:sz="6" w:space="1" w:color="auto"/>
        </w:pBdr>
        <w:spacing w:after="0"/>
        <w:rPr>
          <w:rFonts w:ascii="Times New Roman" w:eastAsia="Times New Roman" w:hAnsi="Times New Roman" w:cs="Times New Roman"/>
          <w:sz w:val="20"/>
          <w:szCs w:val="20"/>
        </w:rPr>
      </w:pPr>
      <w:r w:rsidRPr="0064136B">
        <w:rPr>
          <w:rFonts w:ascii="Times New Roman" w:eastAsia="Times New Roman" w:hAnsi="Times New Roman" w:cs="Times New Roman"/>
          <w:b/>
          <w:bCs/>
          <w:sz w:val="20"/>
          <w:szCs w:val="20"/>
        </w:rPr>
        <w:t>Kata Kunci</w:t>
      </w:r>
      <w:r>
        <w:rPr>
          <w:rFonts w:ascii="Times New Roman" w:eastAsia="Times New Roman" w:hAnsi="Times New Roman" w:cs="Times New Roman"/>
          <w:sz w:val="20"/>
          <w:szCs w:val="20"/>
        </w:rPr>
        <w:t xml:space="preserve">: </w:t>
      </w:r>
      <w:r w:rsidR="0081711A" w:rsidRPr="0081711A">
        <w:rPr>
          <w:rFonts w:ascii="Times New Roman" w:eastAsia="Times New Roman" w:hAnsi="Times New Roman" w:cs="Times New Roman"/>
          <w:i/>
          <w:iCs/>
          <w:sz w:val="20"/>
          <w:szCs w:val="20"/>
        </w:rPr>
        <w:t>Auting Class, Fun Cooking,</w:t>
      </w:r>
      <w:r w:rsidR="0081711A">
        <w:rPr>
          <w:rFonts w:ascii="Times New Roman" w:eastAsia="Times New Roman" w:hAnsi="Times New Roman" w:cs="Times New Roman"/>
          <w:sz w:val="20"/>
          <w:szCs w:val="20"/>
        </w:rPr>
        <w:t xml:space="preserve"> Model Berdiferensiasi</w:t>
      </w:r>
    </w:p>
    <w:p w14:paraId="3E1268D5" w14:textId="675A43E2" w:rsidR="0064136B" w:rsidRDefault="0064136B" w:rsidP="004126C5">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rticle History</w:t>
      </w:r>
    </w:p>
    <w:p w14:paraId="6A026451" w14:textId="77777777" w:rsidR="00652BB7" w:rsidRDefault="00652BB7" w:rsidP="0064136B">
      <w:pPr>
        <w:tabs>
          <w:tab w:val="left" w:pos="1134"/>
        </w:tabs>
        <w:spacing w:after="0"/>
        <w:rPr>
          <w:rFonts w:ascii="Times New Roman" w:eastAsia="Times New Roman" w:hAnsi="Times New Roman" w:cs="Times New Roman"/>
          <w:sz w:val="20"/>
          <w:szCs w:val="20"/>
        </w:rPr>
        <w:sectPr w:rsidR="00652BB7" w:rsidSect="00E14080">
          <w:headerReference w:type="default" r:id="rId9"/>
          <w:footerReference w:type="default" r:id="rId10"/>
          <w:pgSz w:w="11906" w:h="16838" w:code="9"/>
          <w:pgMar w:top="1701" w:right="1418" w:bottom="1701" w:left="1701" w:header="720" w:footer="720" w:gutter="0"/>
          <w:pgNumType w:start="215"/>
          <w:cols w:space="720"/>
          <w:docGrid w:linePitch="360"/>
        </w:sectPr>
      </w:pPr>
    </w:p>
    <w:p w14:paraId="35F8A80D" w14:textId="7DC64A30" w:rsidR="0064136B" w:rsidRDefault="0064136B" w:rsidP="0064136B">
      <w:pPr>
        <w:tabs>
          <w:tab w:val="left" w:pos="1134"/>
        </w:tabs>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w:t>
      </w:r>
      <w:r>
        <w:rPr>
          <w:rFonts w:ascii="Times New Roman" w:eastAsia="Times New Roman" w:hAnsi="Times New Roman" w:cs="Times New Roman"/>
          <w:sz w:val="20"/>
          <w:szCs w:val="20"/>
        </w:rPr>
        <w:tab/>
        <w:t>:</w:t>
      </w:r>
      <w:r w:rsidR="00BC3363">
        <w:rPr>
          <w:rFonts w:ascii="Times New Roman" w:eastAsia="Times New Roman" w:hAnsi="Times New Roman" w:cs="Times New Roman"/>
          <w:sz w:val="20"/>
          <w:szCs w:val="20"/>
        </w:rPr>
        <w:t xml:space="preserve"> 20 Juni 2024</w:t>
      </w:r>
    </w:p>
    <w:p w14:paraId="7D9484D5" w14:textId="371C6A20" w:rsidR="0064136B" w:rsidRDefault="0064136B" w:rsidP="0064136B">
      <w:pPr>
        <w:tabs>
          <w:tab w:val="left" w:pos="1134"/>
        </w:tabs>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ion</w:t>
      </w:r>
      <w:r>
        <w:rPr>
          <w:rFonts w:ascii="Times New Roman" w:eastAsia="Times New Roman" w:hAnsi="Times New Roman" w:cs="Times New Roman"/>
          <w:sz w:val="20"/>
          <w:szCs w:val="20"/>
        </w:rPr>
        <w:tab/>
        <w:t>:</w:t>
      </w:r>
      <w:r w:rsidR="00BC3363">
        <w:rPr>
          <w:rFonts w:ascii="Times New Roman" w:eastAsia="Times New Roman" w:hAnsi="Times New Roman" w:cs="Times New Roman"/>
          <w:sz w:val="20"/>
          <w:szCs w:val="20"/>
        </w:rPr>
        <w:t xml:space="preserve"> 2</w:t>
      </w:r>
      <w:r w:rsidR="00AD72C3">
        <w:rPr>
          <w:rFonts w:ascii="Times New Roman" w:eastAsia="Times New Roman" w:hAnsi="Times New Roman" w:cs="Times New Roman"/>
          <w:sz w:val="20"/>
          <w:szCs w:val="20"/>
        </w:rPr>
        <w:t>4</w:t>
      </w:r>
      <w:r w:rsidR="00BC3363">
        <w:rPr>
          <w:rFonts w:ascii="Times New Roman" w:eastAsia="Times New Roman" w:hAnsi="Times New Roman" w:cs="Times New Roman"/>
          <w:sz w:val="20"/>
          <w:szCs w:val="20"/>
        </w:rPr>
        <w:t xml:space="preserve"> Juni 2024</w:t>
      </w:r>
    </w:p>
    <w:p w14:paraId="4463C11D" w14:textId="4EA2F623" w:rsidR="0064136B" w:rsidRDefault="0064136B" w:rsidP="0064136B">
      <w:pPr>
        <w:tabs>
          <w:tab w:val="left" w:pos="1134"/>
        </w:tabs>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w:t>
      </w:r>
      <w:r>
        <w:rPr>
          <w:rFonts w:ascii="Times New Roman" w:eastAsia="Times New Roman" w:hAnsi="Times New Roman" w:cs="Times New Roman"/>
          <w:sz w:val="20"/>
          <w:szCs w:val="20"/>
        </w:rPr>
        <w:tab/>
        <w:t>:</w:t>
      </w:r>
      <w:r w:rsidR="0024269D">
        <w:rPr>
          <w:rFonts w:ascii="Times New Roman" w:eastAsia="Times New Roman" w:hAnsi="Times New Roman" w:cs="Times New Roman"/>
          <w:sz w:val="20"/>
          <w:szCs w:val="20"/>
        </w:rPr>
        <w:t xml:space="preserve"> 28 Juni 2024</w:t>
      </w:r>
    </w:p>
    <w:p w14:paraId="021A0769" w14:textId="37BC186C" w:rsidR="0064136B" w:rsidRDefault="0064136B" w:rsidP="0064136B">
      <w:pPr>
        <w:tabs>
          <w:tab w:val="left" w:pos="1134"/>
        </w:tabs>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w:t>
      </w:r>
      <w:r>
        <w:rPr>
          <w:rFonts w:ascii="Times New Roman" w:eastAsia="Times New Roman" w:hAnsi="Times New Roman" w:cs="Times New Roman"/>
          <w:sz w:val="20"/>
          <w:szCs w:val="20"/>
        </w:rPr>
        <w:tab/>
        <w:t>:</w:t>
      </w:r>
      <w:r w:rsidR="00BC3363">
        <w:rPr>
          <w:rFonts w:ascii="Times New Roman" w:eastAsia="Times New Roman" w:hAnsi="Times New Roman" w:cs="Times New Roman"/>
          <w:sz w:val="20"/>
          <w:szCs w:val="20"/>
        </w:rPr>
        <w:t xml:space="preserve"> 2</w:t>
      </w:r>
      <w:r w:rsidR="0024269D">
        <w:rPr>
          <w:rFonts w:ascii="Times New Roman" w:eastAsia="Times New Roman" w:hAnsi="Times New Roman" w:cs="Times New Roman"/>
          <w:sz w:val="20"/>
          <w:szCs w:val="20"/>
        </w:rPr>
        <w:t>9</w:t>
      </w:r>
      <w:r w:rsidR="00BC3363">
        <w:rPr>
          <w:rFonts w:ascii="Times New Roman" w:eastAsia="Times New Roman" w:hAnsi="Times New Roman" w:cs="Times New Roman"/>
          <w:sz w:val="20"/>
          <w:szCs w:val="20"/>
        </w:rPr>
        <w:t xml:space="preserve"> Juni 2024</w:t>
      </w:r>
    </w:p>
    <w:p w14:paraId="78CF6425" w14:textId="77777777" w:rsidR="00652BB7" w:rsidRDefault="00652BB7" w:rsidP="0064136B">
      <w:pPr>
        <w:tabs>
          <w:tab w:val="left" w:pos="1134"/>
        </w:tabs>
        <w:spacing w:after="0"/>
        <w:rPr>
          <w:rFonts w:ascii="Times New Roman" w:eastAsia="Times New Roman" w:hAnsi="Times New Roman" w:cs="Times New Roman"/>
          <w:sz w:val="20"/>
          <w:szCs w:val="20"/>
        </w:rPr>
        <w:sectPr w:rsidR="00652BB7" w:rsidSect="00AC4564">
          <w:type w:val="continuous"/>
          <w:pgSz w:w="11906" w:h="16838" w:code="9"/>
          <w:pgMar w:top="1701" w:right="1418" w:bottom="1701" w:left="1701" w:header="720" w:footer="720" w:gutter="0"/>
          <w:cols w:num="2" w:space="720"/>
          <w:docGrid w:linePitch="360"/>
        </w:sectPr>
      </w:pPr>
    </w:p>
    <w:p w14:paraId="20A28481" w14:textId="5A16584F" w:rsidR="00652BB7" w:rsidRDefault="00652BB7" w:rsidP="0064136B">
      <w:pPr>
        <w:pBdr>
          <w:top w:val="single" w:sz="12" w:space="1" w:color="auto"/>
          <w:bottom w:val="single" w:sz="12" w:space="1" w:color="auto"/>
        </w:pBdr>
        <w:tabs>
          <w:tab w:val="left" w:pos="1134"/>
        </w:tabs>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ow to cite: </w:t>
      </w:r>
      <w:r w:rsidR="00293EB0">
        <w:rPr>
          <w:rFonts w:ascii="Times New Roman" w:eastAsia="Times New Roman" w:hAnsi="Times New Roman" w:cs="Times New Roman"/>
          <w:sz w:val="20"/>
          <w:szCs w:val="20"/>
        </w:rPr>
        <w:t>Budiari, E &amp; Yani, F. I</w:t>
      </w:r>
      <w:r>
        <w:rPr>
          <w:rFonts w:ascii="Times New Roman" w:eastAsia="Times New Roman" w:hAnsi="Times New Roman" w:cs="Times New Roman"/>
          <w:sz w:val="20"/>
          <w:szCs w:val="20"/>
        </w:rPr>
        <w:t xml:space="preserve">. (2024). </w:t>
      </w:r>
      <w:r w:rsidR="00293EB0">
        <w:rPr>
          <w:rFonts w:ascii="Times New Roman" w:eastAsia="Times New Roman" w:hAnsi="Times New Roman" w:cs="Times New Roman"/>
          <w:sz w:val="20"/>
          <w:szCs w:val="20"/>
        </w:rPr>
        <w:t xml:space="preserve">Pembelajaran Berdiferensiasi pada Anak Usia Dini Melalui Kegiatan </w:t>
      </w:r>
      <w:r w:rsidR="00293EB0" w:rsidRPr="00293EB0">
        <w:rPr>
          <w:rFonts w:ascii="Times New Roman" w:eastAsia="Times New Roman" w:hAnsi="Times New Roman" w:cs="Times New Roman"/>
          <w:i/>
          <w:iCs/>
          <w:sz w:val="20"/>
          <w:szCs w:val="20"/>
        </w:rPr>
        <w:t>Fun Cooking Auting Class</w:t>
      </w:r>
      <w:r w:rsidR="00293EB0">
        <w:rPr>
          <w:rFonts w:ascii="Times New Roman" w:eastAsia="Times New Roman" w:hAnsi="Times New Roman" w:cs="Times New Roman"/>
          <w:sz w:val="20"/>
          <w:szCs w:val="20"/>
        </w:rPr>
        <w:t xml:space="preserve"> pada PAUD Ceria Bekasi</w:t>
      </w:r>
      <w:r>
        <w:rPr>
          <w:rFonts w:ascii="Times New Roman" w:eastAsia="Times New Roman" w:hAnsi="Times New Roman" w:cs="Times New Roman"/>
          <w:sz w:val="20"/>
          <w:szCs w:val="20"/>
        </w:rPr>
        <w:t xml:space="preserve">. </w:t>
      </w:r>
      <w:r w:rsidRPr="00246602">
        <w:rPr>
          <w:rFonts w:ascii="Times New Roman" w:eastAsia="Times New Roman" w:hAnsi="Times New Roman" w:cs="Times New Roman"/>
          <w:i/>
          <w:iCs/>
          <w:sz w:val="20"/>
          <w:szCs w:val="20"/>
        </w:rPr>
        <w:t>Jitera-Journal in Teaching and Education Area</w:t>
      </w:r>
      <w:r>
        <w:rPr>
          <w:rFonts w:ascii="Times New Roman" w:eastAsia="Times New Roman" w:hAnsi="Times New Roman" w:cs="Times New Roman"/>
          <w:sz w:val="20"/>
          <w:szCs w:val="20"/>
        </w:rPr>
        <w:t xml:space="preserve">, </w:t>
      </w:r>
      <w:r w:rsidR="00293EB0">
        <w:rPr>
          <w:rFonts w:ascii="Times New Roman" w:eastAsia="Times New Roman" w:hAnsi="Times New Roman" w:cs="Times New Roman"/>
          <w:sz w:val="20"/>
          <w:szCs w:val="20"/>
        </w:rPr>
        <w:t>1</w:t>
      </w:r>
      <w:r>
        <w:rPr>
          <w:rFonts w:ascii="Times New Roman" w:eastAsia="Times New Roman" w:hAnsi="Times New Roman" w:cs="Times New Roman"/>
          <w:sz w:val="20"/>
          <w:szCs w:val="20"/>
        </w:rPr>
        <w:t xml:space="preserve"> (</w:t>
      </w:r>
      <w:r w:rsidR="00293EB0">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w:t>
      </w:r>
      <w:r w:rsidR="00937635">
        <w:rPr>
          <w:rFonts w:ascii="Times New Roman" w:eastAsia="Times New Roman" w:hAnsi="Times New Roman" w:cs="Times New Roman"/>
          <w:sz w:val="20"/>
          <w:szCs w:val="20"/>
        </w:rPr>
        <w:t>215</w:t>
      </w:r>
      <w:r w:rsidR="007F7C39">
        <w:rPr>
          <w:rFonts w:ascii="Times New Roman" w:eastAsia="Times New Roman" w:hAnsi="Times New Roman" w:cs="Times New Roman"/>
          <w:sz w:val="20"/>
          <w:szCs w:val="20"/>
        </w:rPr>
        <w:t>-2</w:t>
      </w:r>
      <w:r w:rsidR="00D4504D">
        <w:rPr>
          <w:rFonts w:ascii="Times New Roman" w:eastAsia="Times New Roman" w:hAnsi="Times New Roman" w:cs="Times New Roman"/>
          <w:sz w:val="20"/>
          <w:szCs w:val="20"/>
        </w:rPr>
        <w:t>31</w:t>
      </w:r>
      <w:r w:rsidR="00F87978">
        <w:rPr>
          <w:rFonts w:ascii="Times New Roman" w:eastAsia="Times New Roman" w:hAnsi="Times New Roman" w:cs="Times New Roman"/>
          <w:sz w:val="20"/>
          <w:szCs w:val="20"/>
        </w:rPr>
        <w:t xml:space="preserve">. </w:t>
      </w:r>
      <w:r w:rsidR="00F87978" w:rsidRPr="00F87978">
        <w:rPr>
          <w:rFonts w:ascii="Times New Roman" w:hAnsi="Times New Roman" w:cs="Times New Roman"/>
          <w:sz w:val="20"/>
          <w:szCs w:val="20"/>
        </w:rPr>
        <w:t>https://doi.org/10.69673/j4e4hw78</w:t>
      </w:r>
    </w:p>
    <w:p w14:paraId="2B6C8A64" w14:textId="77777777" w:rsidR="00652BB7" w:rsidRDefault="00652BB7" w:rsidP="0064136B">
      <w:pPr>
        <w:tabs>
          <w:tab w:val="left" w:pos="1134"/>
        </w:tabs>
        <w:spacing w:after="0"/>
        <w:rPr>
          <w:rFonts w:ascii="Times New Roman" w:eastAsia="Times New Roman" w:hAnsi="Times New Roman" w:cs="Times New Roman"/>
          <w:sz w:val="20"/>
          <w:szCs w:val="20"/>
        </w:rPr>
      </w:pPr>
    </w:p>
    <w:p w14:paraId="173F2382" w14:textId="77777777" w:rsidR="00E14080" w:rsidRDefault="00E14080" w:rsidP="004D441C">
      <w:pPr>
        <w:widowControl w:val="0"/>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p>
    <w:p w14:paraId="29A06296" w14:textId="77777777" w:rsidR="00E14080" w:rsidRPr="00D4504D" w:rsidRDefault="00E14080" w:rsidP="00E14080">
      <w:pPr>
        <w:spacing w:after="0" w:line="360" w:lineRule="auto"/>
        <w:ind w:right="-154"/>
        <w:jc w:val="both"/>
        <w:rPr>
          <w:rFonts w:ascii="Times New Roman" w:hAnsi="Times New Roman" w:cs="Times New Roman"/>
          <w:b/>
          <w:bCs/>
          <w:sz w:val="24"/>
          <w:szCs w:val="24"/>
        </w:rPr>
      </w:pPr>
      <w:r w:rsidRPr="00D4504D">
        <w:rPr>
          <w:rFonts w:ascii="Times New Roman" w:hAnsi="Times New Roman" w:cs="Times New Roman"/>
          <w:b/>
          <w:bCs/>
          <w:sz w:val="24"/>
          <w:szCs w:val="24"/>
        </w:rPr>
        <w:lastRenderedPageBreak/>
        <w:t>PENDAHULUAN</w:t>
      </w:r>
    </w:p>
    <w:p w14:paraId="08F2DA8E" w14:textId="77777777" w:rsidR="00E14080" w:rsidRPr="00D4504D" w:rsidRDefault="00E14080" w:rsidP="00E14080">
      <w:pPr>
        <w:spacing w:after="0"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Pembelajaran diferensiasi adalah suatu pendekatan atau strategi dalam pendidikan yang dirancang untuk memenuhi kebutuhan individu siswa yang beragam. Pendekatan ini mengakui bahwa setiap siswa memiliki kecepatan belajar, minat, dan kemampuan yang berbeda, sehingga guru harus menyesuaikan metode pengajaran, materi, dan penilaian agar sesuai dengan kebutuhan masing-masing siswa.</w:t>
      </w:r>
      <w:r w:rsidRPr="00D4504D">
        <w:rPr>
          <w:rFonts w:ascii="Times New Roman" w:hAnsi="Times New Roman" w:cs="Times New Roman"/>
          <w:sz w:val="24"/>
          <w:szCs w:val="24"/>
        </w:rPr>
        <w:t xml:space="preserve"> </w:t>
      </w:r>
      <w:r w:rsidRPr="00D4504D">
        <w:rPr>
          <w:rFonts w:ascii="Times New Roman" w:eastAsia="Times New Roman" w:hAnsi="Times New Roman" w:cs="Times New Roman"/>
          <w:kern w:val="0"/>
          <w:sz w:val="24"/>
          <w:szCs w:val="24"/>
          <w:lang w:eastAsia="en-ID"/>
          <w14:ligatures w14:val="none"/>
        </w:rPr>
        <w:t>Pembelajaran diferensiasi bertujuan untuk menciptakan lingkungan belajar yang inklusif, di mana semua siswa memiliki kesempatan untuk berkembang sesuai dengan potensi mereka. Ini memerlukan keterampilan guru yang baik dalam mengenali dan merespons keberagaman siswa serta dalam merancang pengalaman pembelajaran yang sesuai untuk setiap individu.</w:t>
      </w:r>
    </w:p>
    <w:p w14:paraId="68441FD6" w14:textId="77777777" w:rsidR="00E14080" w:rsidRPr="00D4504D" w:rsidRDefault="00E14080" w:rsidP="00E14080">
      <w:pPr>
        <w:spacing w:after="0" w:line="360" w:lineRule="auto"/>
        <w:jc w:val="both"/>
        <w:rPr>
          <w:rFonts w:ascii="Times New Roman" w:eastAsia="Times New Roman" w:hAnsi="Times New Roman" w:cs="Times New Roman"/>
          <w:kern w:val="0"/>
          <w:sz w:val="24"/>
          <w:szCs w:val="24"/>
          <w:lang w:eastAsia="en-ID"/>
          <w14:ligatures w14:val="none"/>
        </w:rPr>
      </w:pPr>
    </w:p>
    <w:p w14:paraId="67B726B1" w14:textId="77777777" w:rsidR="00E14080" w:rsidRPr="00D4504D" w:rsidRDefault="00E14080" w:rsidP="00E14080">
      <w:pPr>
        <w:spacing w:after="0" w:line="360" w:lineRule="auto"/>
        <w:ind w:right="-154"/>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 xml:space="preserve">Diferensiasi </w:t>
      </w:r>
      <w:r w:rsidRPr="00D4504D">
        <w:rPr>
          <w:rFonts w:ascii="Times New Roman" w:hAnsi="Times New Roman" w:cs="Times New Roman"/>
          <w:sz w:val="24"/>
          <w:szCs w:val="24"/>
        </w:rPr>
        <w:t xml:space="preserve">memberikan pedoman bagi seorang guru  dalam mengatasi perbedaan siswa dalam kesiapan, minat, dan profil belajar dengan tujuan memaksimalkan kapasitas setiap peserta didik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ISBN":"9781315639987","author":[{"dropping-particle":"","family":"Tomlinson","given":"Carol Ann","non-dropping-particle":"","parse-names":false,"suffix":""}],"container-title":"Fundamentals of Gifted Education","edition":"2nd Editio","id":"ITEM-1","issued":{"date-parts":[["2017"]]},"page":"14","publisher":"Routledge","title":"Differentiated Instruction","type":"chapter"},"uris":["http://www.mendeley.com/documents/?uuid=a88b69a8-fa26-4d5c-91d6-d466f1718959"]}],"mendeley":{"formattedCitation":"(Tomlinson, 2017)","plainTextFormattedCitation":"(Tomlinson, 2017)","previouslyFormattedCitation":"(Tomlinson, 2017)"},"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Tomlinson. 2017)</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 xml:space="preserve">. Pembelajaran </w:t>
      </w:r>
      <w:r w:rsidRPr="00D4504D">
        <w:rPr>
          <w:rFonts w:ascii="Times New Roman" w:eastAsia="Times New Roman" w:hAnsi="Times New Roman" w:cs="Times New Roman"/>
          <w:kern w:val="0"/>
          <w:sz w:val="24"/>
          <w:szCs w:val="24"/>
          <w:lang w:eastAsia="en-ID"/>
          <w14:ligatures w14:val="none"/>
        </w:rPr>
        <w:t xml:space="preserve">diferensiasi </w:t>
      </w:r>
      <w:r w:rsidRPr="00D4504D">
        <w:rPr>
          <w:rFonts w:ascii="Times New Roman" w:hAnsi="Times New Roman" w:cs="Times New Roman"/>
          <w:sz w:val="24"/>
          <w:szCs w:val="24"/>
        </w:rPr>
        <w:t xml:space="preserve">meliputi </w:t>
      </w:r>
      <w:r w:rsidRPr="00D4504D">
        <w:rPr>
          <w:rFonts w:ascii="Times New Roman" w:eastAsia="Times New Roman" w:hAnsi="Times New Roman" w:cs="Times New Roman"/>
          <w:kern w:val="0"/>
          <w:sz w:val="24"/>
          <w:szCs w:val="24"/>
          <w:lang w:eastAsia="en-ID"/>
          <w14:ligatures w14:val="none"/>
        </w:rPr>
        <w:t>pengenalan keberagaman siswa: guru harus mengenali perbedaan antara siswa dalam hal kemampuan, minat, latar belakang budaya, dan gaya belajar sehingga memungkinkan siswa untuk menunjukkan apa yang mereka ketahui dan mampu lakukan, terlepas dari sejauh mana mereka telah maju dalam materi. Selain itu  siswa yang membutuhkan dukungan tambahan harus diberikan bantuan khusus, selain melalui tutor atau program bantuan khusus lainnya.</w:t>
      </w:r>
    </w:p>
    <w:p w14:paraId="72A10EAA" w14:textId="77777777" w:rsidR="00E14080" w:rsidRPr="00D4504D" w:rsidRDefault="00E14080" w:rsidP="00E14080">
      <w:pPr>
        <w:spacing w:after="0" w:line="360" w:lineRule="auto"/>
        <w:ind w:right="-154"/>
        <w:jc w:val="both"/>
        <w:rPr>
          <w:rFonts w:ascii="Times New Roman" w:eastAsia="Times New Roman" w:hAnsi="Times New Roman" w:cs="Times New Roman"/>
          <w:kern w:val="0"/>
          <w:sz w:val="24"/>
          <w:szCs w:val="24"/>
          <w:lang w:eastAsia="en-ID"/>
          <w14:ligatures w14:val="none"/>
        </w:rPr>
      </w:pPr>
    </w:p>
    <w:p w14:paraId="78543B79" w14:textId="77777777" w:rsidR="00E14080" w:rsidRPr="00D4504D" w:rsidRDefault="00E14080" w:rsidP="00E14080">
      <w:pPr>
        <w:spacing w:after="0" w:line="360" w:lineRule="auto"/>
        <w:ind w:right="-154"/>
        <w:jc w:val="both"/>
        <w:rPr>
          <w:rFonts w:ascii="Times New Roman" w:hAnsi="Times New Roman" w:cs="Times New Roman"/>
          <w:sz w:val="24"/>
          <w:szCs w:val="24"/>
        </w:rPr>
      </w:pPr>
      <w:r w:rsidRPr="00D4504D">
        <w:rPr>
          <w:rFonts w:ascii="Times New Roman" w:hAnsi="Times New Roman" w:cs="Times New Roman"/>
          <w:sz w:val="24"/>
          <w:szCs w:val="24"/>
          <w:shd w:val="clear" w:color="auto" w:fill="F7F7F8"/>
        </w:rPr>
        <w:t>Pembelajaran deferensiasi adalah suatu pendekatan pembelajaran yang dirancang untuk memenuhi kebutuhan beragam siswa dalam satu kelas. Ini melibatkan pengajaran yang berfokus pada perbedaan individu, termasuk gaya belajar, tingkat pemahaman, minat, dan tingkat keterampilan siswa. Tujuannya adalah memberikan pengalaman belajar yang relevan dan bermakna bagi setiap siswa, sehingga mereka dapat mencapai potensi maksimal mereka. Pembelajaran deferensiasi juga memungkinkan siswa untuk mencapai potensi mereka dengan lebih efektif. Dengan memperhatikan perbedaan individu di dalam kelas, guru dapat menciptakan lingkungan yang mendukung perkembangan setiap siswa. Pembelajaran deferensiasi mempromosikan pemahaman yang lebih baik, motivasi, dan pengembangan keterampilan yang relevan. Dengan implementasi yang tepat, pembelajaran deferensiasi dapat meningkatkan kualitas pendidikan bagi semua siswa.</w:t>
      </w:r>
      <w:r w:rsidRPr="00D4504D">
        <w:rPr>
          <w:rFonts w:ascii="Times New Roman" w:hAnsi="Times New Roman" w:cs="Times New Roman"/>
          <w:sz w:val="24"/>
          <w:szCs w:val="24"/>
        </w:rPr>
        <w:t xml:space="preserve"> diferensiasi saraf dapat menyelesaikan </w:t>
      </w:r>
      <w:r w:rsidRPr="00D4504D">
        <w:rPr>
          <w:rFonts w:ascii="Times New Roman" w:hAnsi="Times New Roman" w:cs="Times New Roman"/>
          <w:sz w:val="24"/>
          <w:szCs w:val="24"/>
        </w:rPr>
        <w:lastRenderedPageBreak/>
        <w:t xml:space="preserve">persaingan dengan cara meningkatkan aksesibilitas item yang dipraktikkan dan tidak dipraktikkan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DOI":"10.1093/cercor/bhu284","ISSN":"14602199","PMID":"25477369","abstract":"Selective retrieval of overlapping memories can generate competition. How does the brain adaptively resolve this competition? One possibility is that competing memories are inhibited; in support of this view, numerous studies have found that selective retrieval leads to forgetting of memories that are related to the just-retrieved memory. However, this retrieval-induced forgetting (RIF) effect can be eliminated or even reversed if participants are given opportunities to restudy thematerials between retrieval attempts. Here, we outline an explanation for such a reversal, rooted in a neural network model of RIF that predicts representational differentiation when restudy is interleaved with selective retrieval. To test this hypothesis, we measured changes in pattern similarity of the BOLD fMRI signal elicited by related memories after undergoing interleaved competitive retrieval and restudy. Reduced pattern similarity within the hippocampus positively correlated with retrieval-induced facilitation of competing memories. This result is consistent with an adaptive differentiation process that allows individuals to learn to distinguish between once-confusable memories.","author":[{"dropping-particle":"","family":"Hulbert","given":"J. C.","non-dropping-particle":"","parse-names":false,"suffix":""},{"dropping-particle":"","family":"Norman","given":"K. A.","non-dropping-particle":"","parse-names":false,"suffix":""}],"container-title":"Cerebral Cortex","id":"ITEM-1","issue":"10","issued":{"date-parts":[["2015"]]},"page":"3994-4008","title":"Neural differentiation tracks improved recall of competing memories following interleaved study and retrieval practice","type":"article-journal","volume":"25"},"uris":["http://www.mendeley.com/documents/?uuid=5c1af4a3-4314-4d28-9ab9-b47f6bce3b64"]}],"mendeley":{"formattedCitation":"(Hulbert &amp; Norman, 2015)","plainTextFormattedCitation":"(Hulbert &amp; Norman, 2015)","previouslyFormattedCitation":"(Hulbert &amp; Norman, 2015)"},"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Hulbert &amp; Norman, 2015)</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w:t>
      </w:r>
    </w:p>
    <w:p w14:paraId="0508E36E" w14:textId="77777777" w:rsidR="00E14080" w:rsidRPr="00D4504D" w:rsidRDefault="00E14080" w:rsidP="00E14080">
      <w:pPr>
        <w:spacing w:after="0" w:line="360" w:lineRule="auto"/>
        <w:ind w:right="-154"/>
        <w:jc w:val="both"/>
        <w:rPr>
          <w:rFonts w:ascii="Times New Roman" w:hAnsi="Times New Roman" w:cs="Times New Roman"/>
          <w:sz w:val="24"/>
          <w:szCs w:val="24"/>
        </w:rPr>
      </w:pPr>
    </w:p>
    <w:p w14:paraId="527A95BB" w14:textId="4109A4DD" w:rsidR="00E14080" w:rsidRPr="00D4504D" w:rsidRDefault="00E14080" w:rsidP="00E14080">
      <w:pPr>
        <w:spacing w:after="0" w:line="360" w:lineRule="auto"/>
        <w:ind w:right="-154"/>
        <w:jc w:val="both"/>
        <w:rPr>
          <w:rFonts w:ascii="Times New Roman" w:hAnsi="Times New Roman" w:cs="Times New Roman"/>
          <w:sz w:val="24"/>
          <w:szCs w:val="24"/>
        </w:rPr>
      </w:pPr>
      <w:r w:rsidRPr="00D4504D">
        <w:rPr>
          <w:rFonts w:ascii="Times New Roman" w:hAnsi="Times New Roman" w:cs="Times New Roman"/>
          <w:sz w:val="24"/>
          <w:szCs w:val="24"/>
          <w:shd w:val="clear" w:color="auto" w:fill="F7F7F8"/>
        </w:rPr>
        <w:t xml:space="preserve">Penting untuk diingat bahwa setiap anak adalah unik, dan pendekatan untuk mengurangi kekemasan anak dapat berbeda tergantung pada kebutuhan dan karakteristik individu. Komunikasi terbuka antara guru, orang tua, dan anak-anak juga sangat penting untuk mencari solusi yang efektif. Ingatlah bahwa setiap anak adalah individu dengan kebutuhan dan tantangan yang berbeda. Penting untuk mendekati masalah ini dengan pemahaman dan kesabaran, serta mencari bantuan dari para profesional jika diperlukan. </w:t>
      </w:r>
      <w:r w:rsidRPr="00D4504D">
        <w:rPr>
          <w:rFonts w:ascii="Times New Roman" w:hAnsi="Times New Roman" w:cs="Times New Roman"/>
          <w:sz w:val="24"/>
          <w:szCs w:val="24"/>
        </w:rPr>
        <w:t xml:space="preserve">Kemalasan anak-anak Ketika diajak sekolah karena rasa cemas merupakan hal yang berbeda namun tidak eksklusif dan sangat terkait dengan psikopatologi, serta pengalaman buruk di rumah dan sekolah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DOI":"https://doi.org/10.1097/01.CHI.0000046865.56865.79","ISSN":"0890-8567","abstract":"ABSTRACT\nObjective\nTo examine the association between anxious school refusal and truancy and psychiatric disorders in a community sample of children and adolescents using a descriptive rather than etiological definition of school refusal.\nMethod\nData from eight annual waves of structured psychiatric interviews with 9-to 16-year-olds and their parents from the Great Smoky Mountains Study were analyzed.\nResults\nPure anxious school refusal was associated with depression (odds ratio [OR] = 13, 95% confidence interval [CI] 3.4, 42) and separation anxiety disorder (OR = 8.7, 95% CI 4.1, 19). Pure truancy was associated with oppositional defiant disorder (OR = 2.2, 95% CI 1.2, 4.2), conduct disorder (OR = 7.4, 95% CI 3.9, 14), and depression (OR = 2.6, 95% CI 1.2, 56). Of mixed school refusers (children with both anxious school refusal and truancy), 88.2% had a psychiatric disorder. They had increased rates of both emotional and behavior disorders. Specific fears, sleep difficulties, somatic complaints, difficulties in peer relationships, and adverse psychosocial variables had different associations with the three types of school refusal.\nConclusions\nAnxious school refusal and truancy are distinct but not mutually exclusive and are significantly associated with psychopathology, as well as adverse experiences at home and school. Implications of these findings for assessment, identification, and intervention for school refusal are discussed. J. Am. Acad. Child Adolesc. Psychiatry, 2003, 42(7):797-807.","author":[{"dropping-particle":"","family":"Egger","given":"Helen Link","non-dropping-particle":"","parse-names":false,"suffix":""},{"dropping-particle":"","family":"Costello","given":"Jane E","non-dropping-particle":"","parse-names":false,"suffix":""},{"dropping-particle":"","family":"Angold","given":"Adrian","non-dropping-particle":"","parse-names":false,"suffix":""}],"container-title":"Journal of the American Academy of Child &amp; Adolescent Psychiatry","id":"ITEM-1","issue":"7","issued":{"date-parts":[["2003"]]},"page":"797-807","title":"School Refusal and Psychiatric Disorders: A Community Study","type":"article-journal","volume":"42"},"uris":["http://www.mendeley.com/documents/?uuid=c3f00843-99b5-4ced-8a26-879990b1af2d"]}],"mendeley":{"formattedCitation":"(Egger et al., 2003)","plainTextFormattedCitation":"(Egger et al., 2003)","previouslyFormattedCitation":"(Egger et al., 2003)"},"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 xml:space="preserve">(Egger </w:t>
      </w:r>
      <w:r w:rsidRPr="00D4504D">
        <w:rPr>
          <w:rFonts w:ascii="Times New Roman" w:hAnsi="Times New Roman" w:cs="Times New Roman"/>
          <w:i/>
          <w:iCs/>
          <w:noProof/>
          <w:sz w:val="24"/>
          <w:szCs w:val="24"/>
        </w:rPr>
        <w:t>et al.</w:t>
      </w:r>
      <w:r w:rsidRPr="00D4504D">
        <w:rPr>
          <w:rFonts w:ascii="Times New Roman" w:hAnsi="Times New Roman" w:cs="Times New Roman"/>
          <w:noProof/>
          <w:sz w:val="24"/>
          <w:szCs w:val="24"/>
        </w:rPr>
        <w:t xml:space="preserve"> 2003)</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 xml:space="preserve">. Preferensi anak kecil terhadap anggota dalam kelompok tidak menimbulkan bias karena keanggotaan kelompok bersama ketika membuat keputusan perwalian ekonomi. Sebaliknya, anak-anak cenderung menunjukkan kepercayaan terhadap kerja sama orang lain tanpa memandang keanggotaan kelompoknya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DOI":"https://doi.org/10.1016/j.cogdev.2021.101077","ISSN":"0885-2014","abstract":"Trust is a critical aspect of human cooperation, allowing individuals to overcome the risks posed by such interactions because of others’ presumed cooperative inclinations. Adults sometimes mitigate these risks by preferentially trusting members of their own social group, yet it is currently unclear if the early emergence of children’s trust in others’ cooperative tendencies is affected by their intergroup psychology. Here we tested whether group membership impacts two key aspects of trust-based cooperation in young children – their trust in others’ willingness to reciprocate an investment (assessed using the Investment Game, Study 1), and their trust in others’ generosity (assessed using the Faith Game, Study 2). In both studies, children assigned to novel and otherwise arbitrary groups demonstrated general preferences for ingroup members on several measures. However, group membership did not influence their decisions about economic trust. In Study 1, 4- and 6-year-old children showed high levels of trust in both ingroup and outgroup members’ tendency to reciprocate an investment. In Study 2, 6- to 7-year-old children similarly showed high levels of trust in ingroup and outgroup members’ generosity, and they did so regardless of whether their group membership was a matter of common knowledge between themselves and the trustee. These findings show that young children’s preferences for ingroup members do not result in bias due to shared group membership when making economic trust decisions. Rather, children tend to exhibit trust in the cooperativeness of others regardless of group membership.","author":[{"dropping-particle":"","family":"Grueneisen","given":"Sebastian","non-dropping-particle":"","parse-names":false,"suffix":""},{"dropping-particle":"","family":"Rosati","given":"Alexandra","non-dropping-particle":"","parse-names":false,"suffix":""},{"dropping-particle":"","family":"Warneken","given":"Felix","non-dropping-particle":"","parse-names":false,"suffix":""}],"container-title":"Cognitive Development","id":"ITEM-1","issued":{"date-parts":[["2021"]]},"page":"101077","title":"Children show economic trust for both ingroup and outgroup partners","type":"article-journal","volume":"59"},"uris":["http://www.mendeley.com/documents/?uuid=a956bacd-e86c-4d48-8047-4433f76d3cac"]}],"mendeley":{"formattedCitation":"(Grueneisen et al., 2021)","plainTextFormattedCitation":"(Grueneisen et al., 2021)","previouslyFormattedCitation":"(Grueneisen et al., 2021)"},"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 xml:space="preserve">(Grueneisen </w:t>
      </w:r>
      <w:r w:rsidRPr="00D4504D">
        <w:rPr>
          <w:rFonts w:ascii="Times New Roman" w:hAnsi="Times New Roman" w:cs="Times New Roman"/>
          <w:i/>
          <w:iCs/>
          <w:noProof/>
          <w:sz w:val="24"/>
          <w:szCs w:val="24"/>
        </w:rPr>
        <w:t>et al.</w:t>
      </w:r>
      <w:r w:rsidRPr="00D4504D">
        <w:rPr>
          <w:rFonts w:ascii="Times New Roman" w:hAnsi="Times New Roman" w:cs="Times New Roman"/>
          <w:noProof/>
          <w:sz w:val="24"/>
          <w:szCs w:val="24"/>
        </w:rPr>
        <w:t>, 2021)</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w:t>
      </w:r>
    </w:p>
    <w:p w14:paraId="58123B1B" w14:textId="77777777" w:rsidR="00E14080" w:rsidRPr="00D4504D" w:rsidRDefault="00E14080" w:rsidP="00E14080">
      <w:pPr>
        <w:spacing w:after="0" w:line="360" w:lineRule="auto"/>
        <w:ind w:right="-154"/>
        <w:jc w:val="both"/>
        <w:rPr>
          <w:rFonts w:ascii="Times New Roman" w:hAnsi="Times New Roman" w:cs="Times New Roman"/>
          <w:sz w:val="24"/>
          <w:szCs w:val="24"/>
        </w:rPr>
      </w:pPr>
    </w:p>
    <w:p w14:paraId="43CEFBAD" w14:textId="4E726787" w:rsidR="00E14080" w:rsidRPr="00D4504D" w:rsidRDefault="00E14080" w:rsidP="00E14080">
      <w:pPr>
        <w:spacing w:after="0" w:line="360" w:lineRule="auto"/>
        <w:ind w:right="-154"/>
        <w:jc w:val="both"/>
        <w:rPr>
          <w:rFonts w:ascii="Times New Roman" w:hAnsi="Times New Roman" w:cs="Times New Roman"/>
          <w:sz w:val="24"/>
          <w:szCs w:val="24"/>
        </w:rPr>
      </w:pPr>
      <w:r w:rsidRPr="00D4504D">
        <w:rPr>
          <w:rFonts w:ascii="Times New Roman" w:hAnsi="Times New Roman" w:cs="Times New Roman"/>
          <w:sz w:val="24"/>
          <w:szCs w:val="24"/>
          <w:shd w:val="clear" w:color="auto" w:fill="F7F7F8"/>
        </w:rPr>
        <w:t xml:space="preserve">Seorang anak menerima perhatian berlebihan dari orang dewasa dalam kehidupannya, yang dapat mengakibatkan masalah seperti anak menjadi manja atau kurang mandiri. Terlalu banyak perhatian juga bisa menciptakan tekanan pada anak untuk tampil sempurna. </w:t>
      </w:r>
      <w:r w:rsidRPr="00D4504D">
        <w:rPr>
          <w:rFonts w:ascii="Times New Roman" w:hAnsi="Times New Roman" w:cs="Times New Roman"/>
          <w:sz w:val="24"/>
          <w:szCs w:val="24"/>
        </w:rPr>
        <w:t xml:space="preserve">Perbedaan terkait sindrom harus dipertimbangkan ketika mengembangkan intervensi terhadap anak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DOI":"https://doi.org/10.1016/j.ridd.2021.104166","ISSN":"0891-4222","abstract":"Background\nIndividuals with genetic syndromes show unique profiles of repetitive behaviours and restricted interests (RRBs). The executive dysfunction account of RRBs suggests that in autistic (AUT) individuals executive function impairments underpin RRBs, but not communication and social interaction autistic characteristics.\nAims\nTo 1) describe profiles of behavioural manifestations of executive function (EF behaviours) and 2) explore the relationship between EF behaviours and autistic traits across individuals with Cornelia de Lange (CdLS), fragile X (FXS) and Rubinstein-Taybi syndromes (RTS), and AUT individuals.\nMethod\nCarers completed the Behavior Rating Inventory of Executive Function – Preschool Version and the Social Communication Questionnaire. Data reporting on 25 individuals with CdLS (Mage = 18.60, SD = 8.94), 25 with FXS (Mage = 18.48, SD = 8.80), 25 with RTS (Mage = 18.60, SD = 8.65) and 25 AUT individuals (Mage = 18.52, SD = 8.65) matched on chronological age and adaptive ability were included in analyses.\nResults\nAll groups showed impairments across EF behaviours compared to two-to-three-year-old typically developing normative samples with no differences between groups. Different EF behaviours predicted RRBs in the syndrome groups with no associations found in the AUT group.\nConclusions\nSyndrome related differences should be considered when developing targeted interventions that focus on EF behaviours and/or RRBs in these groups.","author":[{"dropping-particle":"","family":"Perry","given":"Victoria","non-dropping-particle":"","parse-names":false,"suffix":""},{"dropping-particle":"","family":"Ellis","given":"Katherine","non-dropping-particle":"","parse-names":false,"suffix":""},{"dropping-particle":"","family":"Moss","given":"Jo","non-dropping-particle":"","parse-names":false,"suffix":""},{"dropping-particle":"","family":"Beck","given":"Sarah R","non-dropping-particle":"","parse-names":false,"suffix":""},{"dropping-particle":"","family":"Singla","given":"Gursharan","non-dropping-particle":"","parse-names":false,"suffix":""},{"dropping-particle":"","family":"Crawford","given":"Hayley","non-dropping-particle":"","parse-names":false,"suffix":""},{"dropping-particle":"","family":"Waite","given":"Jane","non-dropping-particle":"","parse-names":false,"suffix":""},{"dropping-particle":"","family":"Richards","given":"Caroline","non-dropping-particle":"","parse-names":false,"suffix":""},{"dropping-particle":"","family":"Oliver","given":"Chris","non-dropping-particle":"","parse-names":false,"suffix":""}],"container-title":"Research in Developmental Disabilities","id":"ITEM-1","issued":{"date-parts":[["2022"]]},"page":"104166","title":"Executive function, repetitive behaviour and restricted interests in neurodevelopmental disorders","type":"article-journal","volume":"122"},"uris":["http://www.mendeley.com/documents/?uuid=c69ae18c-4ffc-446a-b124-a2e7c3780a3d"]}],"mendeley":{"formattedCitation":"(Perry et al., 2022)","plainTextFormattedCitation":"(Perry et al., 2022)","previouslyFormattedCitation":"(Perry et al., 2022)"},"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 xml:space="preserve">(Perry </w:t>
      </w:r>
      <w:r w:rsidRPr="00D4504D">
        <w:rPr>
          <w:rFonts w:ascii="Times New Roman" w:hAnsi="Times New Roman" w:cs="Times New Roman"/>
          <w:i/>
          <w:iCs/>
          <w:noProof/>
          <w:sz w:val="24"/>
          <w:szCs w:val="24"/>
        </w:rPr>
        <w:t>et al.</w:t>
      </w:r>
      <w:r w:rsidRPr="00D4504D">
        <w:rPr>
          <w:rFonts w:ascii="Times New Roman" w:hAnsi="Times New Roman" w:cs="Times New Roman"/>
          <w:noProof/>
          <w:sz w:val="24"/>
          <w:szCs w:val="24"/>
        </w:rPr>
        <w:t xml:space="preserve"> 2022)</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w:t>
      </w:r>
    </w:p>
    <w:p w14:paraId="4941CDA8" w14:textId="77777777" w:rsidR="00E14080" w:rsidRPr="00D4504D" w:rsidRDefault="00E14080" w:rsidP="00E14080">
      <w:pPr>
        <w:spacing w:after="0" w:line="360" w:lineRule="auto"/>
        <w:ind w:right="-154"/>
        <w:jc w:val="both"/>
        <w:rPr>
          <w:rFonts w:ascii="Times New Roman" w:hAnsi="Times New Roman" w:cs="Times New Roman"/>
          <w:sz w:val="24"/>
          <w:szCs w:val="24"/>
        </w:rPr>
      </w:pPr>
    </w:p>
    <w:p w14:paraId="769A0665" w14:textId="77777777" w:rsidR="00E14080" w:rsidRPr="00D4504D" w:rsidRDefault="00E14080" w:rsidP="00E14080">
      <w:pPr>
        <w:spacing w:after="0" w:line="360" w:lineRule="auto"/>
        <w:ind w:right="-154"/>
        <w:jc w:val="both"/>
        <w:rPr>
          <w:rFonts w:ascii="Times New Roman" w:hAnsi="Times New Roman" w:cs="Times New Roman"/>
          <w:sz w:val="24"/>
          <w:szCs w:val="24"/>
        </w:rPr>
      </w:pPr>
      <w:r w:rsidRPr="00D4504D">
        <w:rPr>
          <w:rFonts w:ascii="Times New Roman" w:hAnsi="Times New Roman" w:cs="Times New Roman"/>
          <w:sz w:val="24"/>
          <w:szCs w:val="24"/>
          <w:shd w:val="clear" w:color="auto" w:fill="F7F7F8"/>
        </w:rPr>
        <w:t>Guru perlu mengubah materi pembelajaran untuk mencakup berbagai gaya belajar, tingkat kesulitan, dan minat siswa. Ini dapat berarti menyediakan bahan bacaan atau sumber daya tambahan, memodifikasi tugas, atau mengadopsi pendekatan pengajaran yang berbeda sehingga dapat mengurangi potensi keterlambatan siswa.</w:t>
      </w:r>
      <w:r w:rsidRPr="00D4504D">
        <w:rPr>
          <w:rFonts w:ascii="Times New Roman" w:hAnsi="Times New Roman" w:cs="Times New Roman"/>
          <w:sz w:val="24"/>
          <w:szCs w:val="24"/>
        </w:rPr>
        <w:t xml:space="preserve">Studi ilmiah terhadap anak-anak kecil dengan keterlambatan perkembangan kognitif dan motorik yang signifikan merupakan tantangan karena kecacatan anak yang kompleks dan tuntutan yang tinggi terhadap kehidupan keluarga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DOI":"https://doi.org/10.1016/j.ridd.2021.104142","ISSN":"0891-4222","abstract":"Background\nThe scientific study of young children with a significant cognitive and motor developmental delay is challenging due to the children’s complex disabilities and high demands on family life and professional support. We aim to critically reflect on the measurement and analysis of child- and contextual variables within an ongoing research project on these children’s developmental trajectories.\nMethod\nThe OJKO-project tracked the development of a sample of children (n = 45) between the age of 6 months and 4 years with a significant cognitive and motor developmental delay, in Belgium and the Netherlands.\nResults\nThe complexity of the children’s disabilities and daily life context, and subsequent challenges in measurement and analysis of variables, were confirmed and reflected upon.\nConclusions\nDue to the uniqueness and complexity of this target group, research should be characterized by creativity, perseverance and substantial modesty in the immediate generalization of results.","author":[{"dropping-particle":"","family":"keer","given":"Ines","non-dropping-particle":"Van","parse-names":false,"suffix":""},{"dropping-particle":"","family":"Dhondt","given":"Ann","non-dropping-particle":"","parse-names":false,"suffix":""},{"dropping-particle":"","family":"Putten","given":"Annette","non-dropping-particle":"Van der","parse-names":false,"suffix":""},{"dropping-particle":"","family":"Maes","given":"Bea","non-dropping-particle":"","parse-names":false,"suffix":""}],"container-title":"Research in Developmental Disabilities","id":"ITEM-1","issued":{"date-parts":[["2022"]]},"page":"104142","title":"Lessons learned: A critical reflection on child- and contextual variables related to the development of children with a significant cognitive and motor developmental delay","type":"article-journal","volume":"120"},"uris":["http://www.mendeley.com/documents/?uuid=112e5ed4-40ce-4aef-9dc0-006932031166"]}],"mendeley":{"formattedCitation":"(Van keer et al., 2022)","plainTextFormattedCitation":"(Van keer et al., 2022)","previouslyFormattedCitation":"(Van keer et al., 2022)"},"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 xml:space="preserve">(Van keer </w:t>
      </w:r>
      <w:r w:rsidRPr="00D4504D">
        <w:rPr>
          <w:rFonts w:ascii="Times New Roman" w:hAnsi="Times New Roman" w:cs="Times New Roman"/>
          <w:i/>
          <w:iCs/>
          <w:noProof/>
          <w:sz w:val="24"/>
          <w:szCs w:val="24"/>
        </w:rPr>
        <w:t>et al.</w:t>
      </w:r>
      <w:r w:rsidRPr="00D4504D">
        <w:rPr>
          <w:rFonts w:ascii="Times New Roman" w:hAnsi="Times New Roman" w:cs="Times New Roman"/>
          <w:noProof/>
          <w:sz w:val="24"/>
          <w:szCs w:val="24"/>
        </w:rPr>
        <w:t xml:space="preserve"> 2022)</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w:t>
      </w:r>
    </w:p>
    <w:p w14:paraId="29CE3536" w14:textId="77777777" w:rsidR="00E14080" w:rsidRPr="00D4504D" w:rsidRDefault="00E14080" w:rsidP="00E14080">
      <w:pPr>
        <w:spacing w:after="0" w:line="360" w:lineRule="auto"/>
        <w:ind w:right="-154"/>
        <w:jc w:val="both"/>
        <w:rPr>
          <w:rFonts w:ascii="Times New Roman" w:hAnsi="Times New Roman" w:cs="Times New Roman"/>
          <w:sz w:val="24"/>
          <w:szCs w:val="24"/>
        </w:rPr>
      </w:pPr>
    </w:p>
    <w:p w14:paraId="0DF435C6" w14:textId="77777777" w:rsidR="00E14080" w:rsidRPr="00D4504D" w:rsidRDefault="00E14080" w:rsidP="00E14080">
      <w:pPr>
        <w:spacing w:after="0" w:line="360" w:lineRule="auto"/>
        <w:ind w:right="-154"/>
        <w:jc w:val="both"/>
        <w:rPr>
          <w:rFonts w:ascii="Times New Roman" w:hAnsi="Times New Roman" w:cs="Times New Roman"/>
          <w:sz w:val="24"/>
          <w:szCs w:val="24"/>
        </w:rPr>
      </w:pPr>
      <w:r w:rsidRPr="00D4504D">
        <w:rPr>
          <w:rFonts w:ascii="Times New Roman" w:hAnsi="Times New Roman" w:cs="Times New Roman"/>
          <w:sz w:val="24"/>
          <w:szCs w:val="24"/>
          <w:shd w:val="clear" w:color="auto" w:fill="F7F7F8"/>
        </w:rPr>
        <w:t xml:space="preserve">Guru perlu mengidentifikasi kebutuhan dan tingkat keterampilan individu setiap siswa. Ini dapat melibatkan evaluasi awal atau pengamatan untuk menentukan di mana setiap siswa </w:t>
      </w:r>
      <w:r w:rsidRPr="00D4504D">
        <w:rPr>
          <w:rFonts w:ascii="Times New Roman" w:hAnsi="Times New Roman" w:cs="Times New Roman"/>
          <w:sz w:val="24"/>
          <w:szCs w:val="24"/>
          <w:shd w:val="clear" w:color="auto" w:fill="F7F7F8"/>
        </w:rPr>
        <w:lastRenderedPageBreak/>
        <w:t xml:space="preserve">berada dalam proses pembelajaran termasuk terhadap anak-anak yang berkebutuhan khusus. </w:t>
      </w:r>
      <w:r w:rsidRPr="00D4504D">
        <w:rPr>
          <w:rFonts w:ascii="Times New Roman" w:hAnsi="Times New Roman" w:cs="Times New Roman"/>
          <w:sz w:val="24"/>
          <w:szCs w:val="24"/>
        </w:rPr>
        <w:t xml:space="preserve">Tingginya insiden perilaku melukai diri sendiri pada penderita epilepsi dengan disabilitas berat mungkin menyiratkan adanya dasar patologis umum dari perilaku melukai diri sendiri dan epilepsi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DOI":"https://doi.org/10.1016/j.ridd.2021.104149","ISSN":"0891-4222","abstract":"Background\nThe association between challenging behavior (CB) and epilepsy in people with intellectual disability (ID) remains largely controversial.\nAim\nTo clarify the correlation between CB and epilepsy, we investigated the clinical characteristics of CB in both people with and without epilepsy among individuals with ID hospitalized in our residential facility.\nMethods and procedures\nA total of 63 individuals with CB was retrospectively investigated using the Behavior Problems Inventory, and the following items were collected from the medical records: sex, age, hospitalization period, etiology and risk factors, level of ID, type of CB, administration of psychotropic drugs, presence or absence of epilepsy and clinical features of epilepsy.\nOutcomes and results\nAlmost all individuals with CB showed profound ID. There was no significant difference in the rate of CB between people with and without epilepsy. A type analysis of CB revealed that self-injurious behavior was observed more frequently in epilepsy cases (66.7 %) than in cases without epilepsy (36.4 %) (p = 0.015), and self-injurious behavior was the predominant clinical form in people with epilepsy among the three subgroups of CB (self-injurious, aggressive and self-injurious and aggressive behavior).\nConclusions and implications\nThe high incidence of self-injurious behavior in epilepsy with profound disabilities may imply the presence of common pathological basis of self-injurious behavior and epilepsy.","author":[{"dropping-particle":"","family":"Takano","given":"Tomoyuki","non-dropping-particle":"","parse-names":false,"suffix":""}],"container-title":"Research in Developmental Disabilities","id":"ITEM-1","issued":{"date-parts":[["2022"]]},"page":"104149","title":"Self-injury as a predominant challenging behavior in epilepsy: A study in a residential facility for profoundly disabled patients","type":"article-journal","volume":"120"},"uris":["http://www.mendeley.com/documents/?uuid=90d23fdc-29b3-4c57-823a-d2327fe03b37"]}],"mendeley":{"formattedCitation":"(Takano, 2022)","plainTextFormattedCitation":"(Takano, 2022)","previouslyFormattedCitation":"(Takano, 2022)"},"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Takano. 2022)</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w:t>
      </w:r>
    </w:p>
    <w:p w14:paraId="24723341" w14:textId="77777777" w:rsidR="00E14080" w:rsidRPr="00D4504D" w:rsidRDefault="00E14080" w:rsidP="00E14080">
      <w:pPr>
        <w:spacing w:after="0" w:line="360" w:lineRule="auto"/>
        <w:ind w:right="-154"/>
        <w:jc w:val="both"/>
        <w:rPr>
          <w:rFonts w:ascii="Times New Roman" w:hAnsi="Times New Roman" w:cs="Times New Roman"/>
          <w:sz w:val="24"/>
          <w:szCs w:val="24"/>
        </w:rPr>
      </w:pPr>
    </w:p>
    <w:p w14:paraId="6CBFA1C0" w14:textId="77777777" w:rsidR="00E14080" w:rsidRPr="00D4504D" w:rsidRDefault="00E14080" w:rsidP="00E14080">
      <w:pPr>
        <w:spacing w:after="0" w:line="360" w:lineRule="auto"/>
        <w:ind w:right="-154"/>
        <w:jc w:val="both"/>
        <w:rPr>
          <w:rFonts w:ascii="Times New Roman" w:hAnsi="Times New Roman" w:cs="Times New Roman"/>
          <w:sz w:val="24"/>
          <w:szCs w:val="24"/>
        </w:rPr>
      </w:pPr>
      <w:r w:rsidRPr="00D4504D">
        <w:rPr>
          <w:rFonts w:ascii="Times New Roman" w:hAnsi="Times New Roman" w:cs="Times New Roman"/>
          <w:sz w:val="24"/>
          <w:szCs w:val="24"/>
          <w:shd w:val="clear" w:color="auto" w:fill="F7F7F8"/>
        </w:rPr>
        <w:t>Kegiatan belajar di luar kelas memiliki peran penting dalam perkembangan motorik anak. Aktivitas di luar kelas tidak hanya memperluas pengetahuan mereka, tetapi juga membantu dalam pengembangan keterampilan motorik, baik itu motorik halus maupun motorik kasar. Bermain di taman atau tempat bermain merupakan cara yang baik untuk mengembangkan motorik kasar. Anak-anak dapat berlari, melompat, memanjat, dan bermain ayunan, yang semuanya membantu perkembangan otot dan koordinasi gerak tubuh.</w:t>
      </w:r>
      <w:r w:rsidRPr="00D4504D">
        <w:rPr>
          <w:rFonts w:ascii="Times New Roman" w:hAnsi="Times New Roman" w:cs="Times New Roman"/>
          <w:sz w:val="24"/>
          <w:szCs w:val="24"/>
        </w:rPr>
        <w:t xml:space="preserve"> Perkembangan keterampilan motorik dapat mendorong atau menghambat perkembangan perilaku masa kanak-kanak lainnya seperti perilaku patuh dan adaptif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DOI":"https://doi.org/10.1016/j.ridd.2019.103445","ISSN":"0891-4222","abstract":"Background\nChildren with disabilities often experience delays in one or more domains of development including motor skill delays. Delays in motor skill development may put children further behind their peers without disabilities in respect to aspects of early learning.\nAims\nThe purpose of this study was to examine how gross motor skills mediated the relationship of age and the observable child behaviors of compliance and adaptive behavior in a group of young children (2–4 years) with developmental disabilities around one time point.\nMethods\nChildren with developmental disabilities (N = 113) were assessed on direct measures of motor skills and the child behaviors of compliance and adaptive behavior. Two independent simple mediation analyses were conducted using PROCESS, an ordinary least squares path analysis appropriate for small sample sizes. Results. Age had a positive relationship with gross motor skills (a = .66, p &lt; .001) when the outcome variable was adaptive behavior and age had a positive relationship with gross motor skills (a = .66, p &lt; .001) when the outcome variable was compliance.\nConclusions\nMotor skill development may promote or hinder development in other childhood behaviors such as compliance and adaptive behavior.","author":[{"dropping-particle":"","family":"MacDonald","given":"Megan","non-dropping-particle":"","parse-names":false,"suffix":""},{"dropping-particle":"","family":"McIntyre","given":"Laura Lee","non-dropping-particle":"","parse-names":false,"suffix":""}],"container-title":"Research in Developmental Disabilities","id":"ITEM-1","issued":{"date-parts":[["2019"]]},"page":"103445","title":"The relationship of age, early motor skills and observable child behaviors in young children with developmental delays","type":"article-journal","volume":"93"},"uris":["http://www.mendeley.com/documents/?uuid=23e8ab57-fbaa-4065-95d4-2683d35d39c6"]}],"mendeley":{"formattedCitation":"(MacDonald &amp; McIntyre, 2019)","plainTextFormattedCitation":"(MacDonald &amp; McIntyre, 2019)","previouslyFormattedCitation":"(MacDonald &amp; McIntyre, 2019)"},"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MacDonald &amp; McIntyre. 2019)</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w:t>
      </w:r>
    </w:p>
    <w:p w14:paraId="0EAD4521" w14:textId="77777777" w:rsidR="00E14080" w:rsidRPr="00D4504D" w:rsidRDefault="00E14080" w:rsidP="00E14080">
      <w:pPr>
        <w:spacing w:after="0" w:line="360" w:lineRule="auto"/>
        <w:ind w:right="-154"/>
        <w:jc w:val="both"/>
        <w:rPr>
          <w:rFonts w:ascii="Times New Roman" w:hAnsi="Times New Roman" w:cs="Times New Roman"/>
          <w:sz w:val="24"/>
          <w:szCs w:val="24"/>
        </w:rPr>
      </w:pPr>
      <w:r w:rsidRPr="00D4504D">
        <w:rPr>
          <w:rFonts w:ascii="Times New Roman" w:hAnsi="Times New Roman" w:cs="Times New Roman"/>
          <w:sz w:val="24"/>
          <w:szCs w:val="24"/>
          <w:shd w:val="clear" w:color="auto" w:fill="F7F7F8"/>
        </w:rPr>
        <w:t xml:space="preserve">Kegiatan </w:t>
      </w:r>
      <w:r w:rsidRPr="00D4504D">
        <w:rPr>
          <w:rFonts w:ascii="Times New Roman" w:hAnsi="Times New Roman" w:cs="Times New Roman"/>
          <w:i/>
          <w:iCs/>
          <w:sz w:val="24"/>
          <w:szCs w:val="24"/>
          <w:shd w:val="clear" w:color="auto" w:fill="F7F7F8"/>
        </w:rPr>
        <w:t xml:space="preserve">auting class </w:t>
      </w:r>
      <w:r w:rsidRPr="00D4504D">
        <w:rPr>
          <w:rFonts w:ascii="Times New Roman" w:hAnsi="Times New Roman" w:cs="Times New Roman"/>
          <w:sz w:val="24"/>
          <w:szCs w:val="24"/>
          <w:shd w:val="clear" w:color="auto" w:fill="F7F7F8"/>
        </w:rPr>
        <w:t xml:space="preserve">atau kelas bermain untuk anak usia dini adalah penting dalam pengembangan motorik anak. Aktivitas ini dirancang untuk membantu anak mengembangkan keterampilan motorik kasar dan halus mereka, serta meningkatkan koordinasi dan keseimbangan. Akan tetapi guru juga harus dapat memastikan bahwa kegiatan ini disesuaikan dengan tingkat perkembangan anak dan selalu mengawasi mereka selama bermain. Selain itu, bermain di luar ruangan juga sangat penting untuk pengembangan motorik kasar anak, karena memberikan mereka lebih banyak kesempatan untuk bergerak dan berinteraksi dengan lingkungan alam (Haugen &amp; Johansen. 2018). Menggambarkan bahwa anak yang memiliki </w:t>
      </w:r>
      <w:r w:rsidRPr="00D4504D">
        <w:rPr>
          <w:rFonts w:ascii="Times New Roman" w:hAnsi="Times New Roman" w:cs="Times New Roman"/>
          <w:sz w:val="24"/>
          <w:szCs w:val="24"/>
        </w:rPr>
        <w:t xml:space="preserve">kompetensi motoric tinnggi akan berkinerja lebih baik pada kebugaran fisik daripada rekan-rekan kompetensi motorik kotor yang awalnya rendah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DOI":"https://doi.org/10.1016/j.humov.2018.10.007","ISSN":"0167-9457","abstract":"The aim of the study was to investigate the difference in relative physical fitness between children with initially high and low gross motor competence in a ten-year prospective study. A sample of 49 children from a local primary school was tested on gross motor competence and physical fitness in 1st grade (5/6 years old). The children were tested again in 2nd (motor competence only), 7th, and 10th grade (15/16 years old). The sample was divided into two groups; initially high and low gross motor competence, according to score (median-split) on the Körperkoordinationstest für Kinder-test battery in 1st grade. Results suggested that the initially high gross motor competence-group performed significantly better on a multidimensional physical fitness test, compared to the initially low gross motor competence-group at all time-points. There were also statistically significant differences between the groups in gross motor competence in 7th and 10th grade, with the initially high gross motor competence-group scoring most favorable. The findings from the present study highlight the importance of identifying and supporting young individuals with low gross motor competence, to prevent low levels of physical fitness in the future.","author":[{"dropping-particle":"","family":"Haugen","given":"Tommy","non-dropping-particle":"","parse-names":false,"suffix":""},{"dropping-particle":"","family":"Johansen","given":"Bjørn Tore","non-dropping-particle":"","parse-names":false,"suffix":""}],"container-title":"Human Movement Science","id":"ITEM-1","issued":{"date-parts":[["2018"]]},"page":"143-149","title":"Difference in physical fitness in children with initially high and low gross motor competence: A ten-year follow-up study","type":"article-journal","volume":"62"},"uris":["http://www.mendeley.com/documents/?uuid=db9a1c4a-cd99-4987-b426-410bac89e69e"]}],"mendeley":{"formattedCitation":"(Haugen &amp; Johansen, 2018)","plainTextFormattedCitation":"(Haugen &amp; Johansen, 2018)","previouslyFormattedCitation":"(Haugen &amp; Johansen, 2018)"},"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Haugen &amp; Johansen. 2018)</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w:t>
      </w:r>
    </w:p>
    <w:p w14:paraId="41D29614" w14:textId="77777777" w:rsidR="00E14080" w:rsidRPr="00D4504D" w:rsidRDefault="00E14080" w:rsidP="00E14080">
      <w:pPr>
        <w:spacing w:after="0" w:line="360" w:lineRule="auto"/>
        <w:ind w:right="-154"/>
        <w:jc w:val="both"/>
        <w:rPr>
          <w:rFonts w:ascii="Times New Roman" w:hAnsi="Times New Roman" w:cs="Times New Roman"/>
          <w:sz w:val="24"/>
          <w:szCs w:val="24"/>
        </w:rPr>
      </w:pPr>
    </w:p>
    <w:p w14:paraId="2841B890" w14:textId="77777777" w:rsidR="00E14080" w:rsidRPr="00D4504D" w:rsidRDefault="00E14080" w:rsidP="00E14080">
      <w:pPr>
        <w:spacing w:after="0" w:line="360" w:lineRule="auto"/>
        <w:ind w:right="-154"/>
        <w:jc w:val="both"/>
        <w:rPr>
          <w:rFonts w:ascii="Times New Roman" w:hAnsi="Times New Roman" w:cs="Times New Roman"/>
          <w:sz w:val="24"/>
          <w:szCs w:val="24"/>
        </w:rPr>
      </w:pPr>
      <w:r w:rsidRPr="00D4504D">
        <w:rPr>
          <w:rFonts w:ascii="Times New Roman" w:hAnsi="Times New Roman" w:cs="Times New Roman"/>
          <w:sz w:val="24"/>
          <w:szCs w:val="24"/>
        </w:rPr>
        <w:t xml:space="preserve">Literatur saat ini mendukung pentingnya aktivitas fisik sejak usia sangat dini. Namun, informasi mengenai program motorik berbasis bukti yang cocok untuk mendukung perkembangan anak prasekolah di Italia masih kurang. Program Animal Fun sebagaimana yang dikembangkan di Australia misalnya, mungkin dapat menjadi alternatif untuk mendorong perkembangan anak-anak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DOI":"https://doi.org/10.1016/j.actpsy.2022.103772","ISSN":"0001-6918","abstract":"The present literature supports the importance of physical activity from a very early age. However, there is a lack of information about evidence-based motor programs suitable for supporting preschoolers' development in Italy. The Animal Fun program, developed in Australia, might be a valuable tool to promote children's development. The aim of this study was to use Animal Fun to verify the motor improvements in balance, aiming and catching, and the manual skills of Italian preschoolers. One hundred nineteen preschool children (3- to 6-year- olds) from three Italian kindergartens were recruited. The kindergartens were randomly allocated to intervention and control groups. The Movement Assessment Battery for Children - 2 (MABC-2) was administered to all children at the baseline and one-month follow-up. The kindergarten assigned to the control group followed the standard curriculum, involving general physical activity; the kindergartens assigned to the Animal Fun group followed the Animal Fun program activities (thirty minutes, three times a week). Data demonstrated the statistical differences between the scores of the two groups in each domain and total score of the MABC-2 (aiming and catching, balance, and manual dexterity). The results of this study suggest that Animal Fun can support the motor improvements of Italian preschoolers and that it is applicable in the Italian context, where there is a lack of movement programs supporting the development of young children with and without motor difficulties.","author":[{"dropping-particle":"","family":"Policastro","given":"Francesca","non-dropping-particle":"","parse-names":false,"suffix":""},{"dropping-particle":"","family":"Biancotto","given":"Marina","non-dropping-particle":"","parse-names":false,"suffix":""},{"dropping-particle":"","family":"Zoia","given":"Stefania","non-dropping-particle":"","parse-names":false,"suffix":""}],"container-title":"Acta Psychologica","id":"ITEM-1","issued":{"date-parts":[["2022"]]},"page":"103772","title":"Animal Fun: Supporting the motor development of Italian preschoolers","type":"article-journal","volume":"230"},"uris":["http://www.mendeley.com/documents/?uuid=995c15aa-4d82-41cf-a657-86cb61ac6af0"]}],"mendeley":{"formattedCitation":"(Policastro et al., 2022)","plainTextFormattedCitation":"(Policastro et al., 2022)","previouslyFormattedCitation":"(Policastro et al., 2022)"},"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 xml:space="preserve">(Policastro </w:t>
      </w:r>
      <w:r w:rsidRPr="00D4504D">
        <w:rPr>
          <w:rFonts w:ascii="Times New Roman" w:hAnsi="Times New Roman" w:cs="Times New Roman"/>
          <w:i/>
          <w:iCs/>
          <w:noProof/>
          <w:sz w:val="24"/>
          <w:szCs w:val="24"/>
        </w:rPr>
        <w:t xml:space="preserve">et al. </w:t>
      </w:r>
      <w:r w:rsidRPr="00D4504D">
        <w:rPr>
          <w:rFonts w:ascii="Times New Roman" w:hAnsi="Times New Roman" w:cs="Times New Roman"/>
          <w:noProof/>
          <w:sz w:val="24"/>
          <w:szCs w:val="24"/>
        </w:rPr>
        <w:t>2022)</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w:t>
      </w:r>
    </w:p>
    <w:p w14:paraId="5B637560" w14:textId="77777777" w:rsidR="00E14080" w:rsidRPr="00D4504D" w:rsidRDefault="00E14080" w:rsidP="00E14080">
      <w:pPr>
        <w:spacing w:after="0" w:line="360" w:lineRule="auto"/>
        <w:ind w:right="-154"/>
        <w:jc w:val="both"/>
        <w:rPr>
          <w:rFonts w:ascii="Times New Roman" w:hAnsi="Times New Roman" w:cs="Times New Roman"/>
          <w:sz w:val="24"/>
          <w:szCs w:val="24"/>
        </w:rPr>
      </w:pPr>
    </w:p>
    <w:p w14:paraId="7C524147" w14:textId="77777777" w:rsidR="00E14080" w:rsidRPr="00D4504D" w:rsidRDefault="00E14080" w:rsidP="00E14080">
      <w:pPr>
        <w:spacing w:after="0" w:line="360" w:lineRule="auto"/>
        <w:ind w:right="-154"/>
        <w:jc w:val="both"/>
        <w:rPr>
          <w:rFonts w:ascii="Times New Roman" w:hAnsi="Times New Roman" w:cs="Times New Roman"/>
          <w:sz w:val="24"/>
          <w:szCs w:val="24"/>
        </w:rPr>
      </w:pPr>
      <w:r w:rsidRPr="00D4504D">
        <w:rPr>
          <w:rFonts w:ascii="Times New Roman" w:hAnsi="Times New Roman" w:cs="Times New Roman"/>
          <w:sz w:val="24"/>
          <w:szCs w:val="24"/>
          <w:shd w:val="clear" w:color="auto" w:fill="F7F7F8"/>
        </w:rPr>
        <w:t xml:space="preserve">Pembelajaran melalui kelompok diluar kelas adalah metode yang dapat sangat efektif untuk meningkatkan pemahaman dan keterampilan siswa. </w:t>
      </w:r>
      <w:r w:rsidRPr="00D4504D">
        <w:rPr>
          <w:rFonts w:ascii="Times New Roman" w:hAnsi="Times New Roman" w:cs="Times New Roman"/>
          <w:sz w:val="24"/>
          <w:szCs w:val="24"/>
        </w:rPr>
        <w:t xml:space="preserve">Dengan menggunakan kelompok ad-hoc, </w:t>
      </w:r>
      <w:r w:rsidRPr="00D4504D">
        <w:rPr>
          <w:rFonts w:ascii="Times New Roman" w:hAnsi="Times New Roman" w:cs="Times New Roman"/>
          <w:sz w:val="24"/>
          <w:szCs w:val="24"/>
        </w:rPr>
        <w:lastRenderedPageBreak/>
        <w:t xml:space="preserve">konteks kompetitif, kami dapat menunjukkan bahwa, sepanjang masa kanak-kanak, anak-anak menerapkan keterampilan sosial dan kognitif mereka secara kompleks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DOI":"https://doi.org/10.1016/j.actpsy.2022.103732","ISSN":"0001-6918","abstract":"Little is known about how group bias may impact children's acceptance of unsubstantiated claims. Most children view cheating as unfair. However, in competitive situations, when ambiguity surrounds the potential intention to cheat, group affiliation may lead children to support claims of cheating based solely on the team affiliation of the claimant, even when those claims are not clearly substantiated. Therefore, it may be particularly important to consider the role ingroup bias may play in children's accusations of cheating in a competitive intergroup context. The current study investigated 4–10 year old children's (N = 137, MAge = 6.71 years, SDAge = 1.49; 47 % female) evaluations of ambiguous acts and unverified claims about those acts in a competitive, intergroup context. Results showed that children initially viewed an ambiguous act similarly, regardless of team affiliation, but demonstrated increasing ingroup biases after claims of wrongdoing were introduced. Implications for how unsubstantiated claims may impact intergroup interactions more broadly will be discussed.","author":[{"dropping-particle":"","family":"Glidden","given":"Jacquelyn","non-dropping-particle":"","parse-names":false,"suffix":""},{"dropping-particle":"","family":"D'Esterre","given":"Alexander P","non-dropping-particle":"","parse-names":false,"suffix":""},{"dropping-particle":"","family":"Butler","given":"Lucas P","non-dropping-particle":"","parse-names":false,"suffix":""},{"dropping-particle":"","family":"Killen","given":"Melanie","non-dropping-particle":"","parse-names":false,"suffix":""}],"container-title":"Acta Psychologica","id":"ITEM-1","issued":{"date-parts":[["2022"]]},"page":"103732","title":"Claims of wrongdoing by outgroup members heighten children's ingroup biases","type":"article-journal","volume":"230"},"uris":["http://www.mendeley.com/documents/?uuid=d0ca375d-54c1-4fce-8b35-4d65abc57df2"]}],"mendeley":{"formattedCitation":"(Glidden et al., 2022)","plainTextFormattedCitation":"(Glidden et al., 2022)","previouslyFormattedCitation":"(Glidden et al., 2022)"},"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 xml:space="preserve">(Glidden </w:t>
      </w:r>
      <w:r w:rsidRPr="00D4504D">
        <w:rPr>
          <w:rFonts w:ascii="Times New Roman" w:hAnsi="Times New Roman" w:cs="Times New Roman"/>
          <w:i/>
          <w:iCs/>
          <w:noProof/>
          <w:sz w:val="24"/>
          <w:szCs w:val="24"/>
        </w:rPr>
        <w:t>et al.</w:t>
      </w:r>
      <w:r w:rsidRPr="00D4504D">
        <w:rPr>
          <w:rFonts w:ascii="Times New Roman" w:hAnsi="Times New Roman" w:cs="Times New Roman"/>
          <w:noProof/>
          <w:sz w:val="24"/>
          <w:szCs w:val="24"/>
        </w:rPr>
        <w:t xml:space="preserve"> 2022)</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 xml:space="preserve">. </w:t>
      </w:r>
      <w:r w:rsidRPr="00D4504D">
        <w:rPr>
          <w:rFonts w:ascii="Times New Roman" w:eastAsia="Times New Roman" w:hAnsi="Times New Roman" w:cs="Times New Roman"/>
          <w:kern w:val="0"/>
          <w:sz w:val="24"/>
          <w:szCs w:val="24"/>
          <w:lang w:eastAsia="en-ID"/>
          <w14:ligatures w14:val="none"/>
        </w:rPr>
        <w:t xml:space="preserve">Perkembangan kognitif dibentuk oleh plastisitas otak selama masa kanak-kanak, namun sedikit yang diketahui tentang perubahan sirkuit fungsional berskala besar yang terkait dengan pembelajaran dalam domain kognitif yang relevan secara akademis seperti matematika </w:t>
      </w:r>
      <w:r w:rsidRPr="00D4504D">
        <w:rPr>
          <w:rFonts w:ascii="Times New Roman" w:eastAsia="Times New Roman" w:hAnsi="Times New Roman" w:cs="Times New Roman"/>
          <w:kern w:val="0"/>
          <w:sz w:val="24"/>
          <w:szCs w:val="24"/>
          <w:lang w:eastAsia="en-ID"/>
          <w14:ligatures w14:val="none"/>
        </w:rPr>
        <w:fldChar w:fldCharType="begin" w:fldLock="1"/>
      </w:r>
      <w:r w:rsidRPr="00D4504D">
        <w:rPr>
          <w:rFonts w:ascii="Times New Roman" w:eastAsia="Times New Roman" w:hAnsi="Times New Roman" w:cs="Times New Roman"/>
          <w:kern w:val="0"/>
          <w:sz w:val="24"/>
          <w:szCs w:val="24"/>
          <w:lang w:eastAsia="en-ID"/>
          <w14:ligatures w14:val="none"/>
        </w:rPr>
        <w:instrText>ADDIN CSL_CITATION {"citationItems":[{"id":"ITEM-1","itemData":{"DOI":"https://doi.org/10.1016/j.cortex.2016.08.004","ISSN":"0010-9452","abstract":"Cognitive development is shaped by brain plasticity during childhood, yet little is known about changes in large-scale functional circuits associated with learning in academically relevant cognitive domains such as mathematics. Here, we investigate plasticity of intrinsic brain circuits associated with one-on-one math tutoring and its relation to individual differences in children's learning. We focused on functional circuits associated with the intraparietal sulcus (IPS) and angular gyrus (AG), cytoarchitectonically distinct subdivisions of the human parietal cortex with different roles in numerical cognition. Tutoring improved performance and strengthened IPS connectivity with the lateral prefrontal cortex, ventral temporal-occipital cortex, and hippocampus. Crucially, increased IPS connectivity was associated with individual performance gains, highlighting the behavioral significance of plasticity in IPS circuits. Tutoring-related changes in IPS connectivity were distinct from those of the adjacent AG, which did not predict performance gains. Our findings provide new insights into plasticity of functional brain circuits associated with the development of specialized cognitive skills in children.","author":[{"dropping-particle":"","family":"Jolles","given":"Dietsje","non-dropping-particle":"","parse-names":false,"suffix":""},{"dropping-particle":"","family":"Supekar","given":"Kaustubh","non-dropping-particle":"","parse-names":false,"suffix":""},{"dropping-particle":"","family":"Richardson","given":"Jennifer","non-dropping-particle":"","parse-names":false,"suffix":""},{"dropping-particle":"","family":"Tenison","given":"Caitlin","non-dropping-particle":"","parse-names":false,"suffix":""},{"dropping-particle":"","family":"Ashkenazi","given":"Sarit","non-dropping-particle":"","parse-names":false,"suffix":""},{"dropping-particle":"","family":"Rosenberg-Lee","given":"Miriam","non-dropping-particle":"","parse-names":false,"suffix":""},{"dropping-particle":"","family":"Fuchs","given":"Lynn","non-dropping-particle":"","parse-names":false,"suffix":""},{"dropping-particle":"","family":"Menon","given":"Vinod","non-dropping-particle":"","parse-names":false,"suffix":""}],"container-title":"Cortex","id":"ITEM-1","issued":{"date-parts":[["2016"]]},"page":"231-245","title":"Reconfiguration of parietal circuits with cognitive tutoring in elementary school children","type":"article-journal","volume":"83"},"uris":["http://www.mendeley.com/documents/?uuid=6fde103a-09a2-45e4-85fd-7a3f5b139815"]}],"mendeley":{"formattedCitation":"(Jolles et al., 2016)","plainTextFormattedCitation":"(Jolles et al., 2016)","previouslyFormattedCitation":"(Jolles et al., 2016)"},"properties":{"noteIndex":0},"schema":"https://github.com/citation-style-language/schema/raw/master/csl-citation.json"}</w:instrText>
      </w:r>
      <w:r w:rsidRPr="00D4504D">
        <w:rPr>
          <w:rFonts w:ascii="Times New Roman" w:eastAsia="Times New Roman" w:hAnsi="Times New Roman" w:cs="Times New Roman"/>
          <w:kern w:val="0"/>
          <w:sz w:val="24"/>
          <w:szCs w:val="24"/>
          <w:lang w:eastAsia="en-ID"/>
          <w14:ligatures w14:val="none"/>
        </w:rPr>
        <w:fldChar w:fldCharType="separate"/>
      </w:r>
      <w:r w:rsidRPr="00D4504D">
        <w:rPr>
          <w:rFonts w:ascii="Times New Roman" w:eastAsia="Times New Roman" w:hAnsi="Times New Roman" w:cs="Times New Roman"/>
          <w:i/>
          <w:iCs/>
          <w:noProof/>
          <w:kern w:val="0"/>
          <w:sz w:val="24"/>
          <w:szCs w:val="24"/>
          <w:lang w:eastAsia="en-ID"/>
          <w14:ligatures w14:val="none"/>
        </w:rPr>
        <w:t>(Jolles et al</w:t>
      </w:r>
      <w:r w:rsidRPr="00D4504D">
        <w:rPr>
          <w:rFonts w:ascii="Times New Roman" w:eastAsia="Times New Roman" w:hAnsi="Times New Roman" w:cs="Times New Roman"/>
          <w:noProof/>
          <w:kern w:val="0"/>
          <w:sz w:val="24"/>
          <w:szCs w:val="24"/>
          <w:lang w:eastAsia="en-ID"/>
          <w14:ligatures w14:val="none"/>
        </w:rPr>
        <w:t>. 2016)</w:t>
      </w:r>
      <w:r w:rsidRPr="00D4504D">
        <w:rPr>
          <w:rFonts w:ascii="Times New Roman" w:eastAsia="Times New Roman" w:hAnsi="Times New Roman" w:cs="Times New Roman"/>
          <w:kern w:val="0"/>
          <w:sz w:val="24"/>
          <w:szCs w:val="24"/>
          <w:lang w:eastAsia="en-ID"/>
          <w14:ligatures w14:val="none"/>
        </w:rPr>
        <w:fldChar w:fldCharType="end"/>
      </w:r>
      <w:r w:rsidRPr="00D4504D">
        <w:rPr>
          <w:rFonts w:ascii="Times New Roman" w:eastAsia="Times New Roman" w:hAnsi="Times New Roman" w:cs="Times New Roman"/>
          <w:kern w:val="0"/>
          <w:sz w:val="24"/>
          <w:szCs w:val="24"/>
          <w:lang w:eastAsia="en-ID"/>
          <w14:ligatures w14:val="none"/>
        </w:rPr>
        <w:t xml:space="preserve">. </w:t>
      </w:r>
      <w:r w:rsidRPr="00D4504D">
        <w:rPr>
          <w:rFonts w:ascii="Times New Roman" w:hAnsi="Times New Roman" w:cs="Times New Roman"/>
          <w:sz w:val="24"/>
          <w:szCs w:val="24"/>
          <w:shd w:val="clear" w:color="auto" w:fill="F7F7F8"/>
        </w:rPr>
        <w:t xml:space="preserve">Kegiatan belajar di luar kelas ini memiliki banyak manfaat, termasuk meningkatkan kesehatan fisik, mengembangkan keterampilan motorik, dan memperluas pengetahuan anak-anak tentang dunia di sekitar mereka. Hal ini karena sekaligus dapat mengurangi </w:t>
      </w:r>
      <w:r w:rsidRPr="00D4504D">
        <w:rPr>
          <w:rFonts w:ascii="Times New Roman" w:hAnsi="Times New Roman" w:cs="Times New Roman"/>
          <w:sz w:val="24"/>
          <w:szCs w:val="24"/>
        </w:rPr>
        <w:t xml:space="preserve">ancaman yang lebih tinggi juga menunjukkan reaktivitas tumpul yang diukur dengan amplitudo respons konduktansi kulit terhadap rangsangan yang diperkuat tanpa memandang usia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DOI":"10.3389/fnbeh.2019.00080","ISSN":"1662-5153","abstract":"Early-life adversity (ELA) is strongly associated with risk for psychopathology. Within adversity, deprivation, and threat may lead to psychopathology through different intermediary pathways. Specifically, deprivation, defined as the absence of expected cognitive and social inputs, is associated with lower performance on complex cognitive tasks whereas threatening experiences, defined as the presence of experiences that reflect harm to the child, are associated with atypical fear learning and emotional processes. However, distinct associations of deprivation and threat on behavioral outcomes have not been examined in early childhood. The present study examines how deprivation and threat are associated with cognitive and emotional outcomes in early childhood. Children 4–7 years old completed behavioral tasks assessing cognitive control (N = 58) and fear conditioning (N = 45); deprivation and threat were assessed using child interview and parent questionnaires. Regression analyses were performed including deprivation and threat scores and controls for age, gender, and IQ. Because this is the first time these variables have been examined in early childhood, interactions with age were also examined. Deprivation, but not threat was associated with worse performance on the cognitive control task. Threat, but not deprivation interacted with age to predict fear learning. Young children who experienced high levels of threat showed evidence of fear learning measured by differential skin conductance response even at the earliest age measured. In contrast, for children not exposed to threat, fear learning emerged only in older ages. Children who experienced higher levels of threat also showed blunted reactivity measured by amplitude of skin conductance response to the reinforced stimuli regardless of age. Results suggest differential influences of deprivation and threat on cognitive and emotional outcomes even in early childhood. Future work should examine the neural mechanisms underlying these behavioral changes and link changes with increased risk for negative outcomes associated with adversity exposure, such as psychopathology.","author":[{"dropping-particle":"","family":"Machlin","given":"Laura","non-dropping-particle":"","parse-names":false,"suffix":""},{"dropping-particle":"","family":"Miller","given":"Adam Bryant","non-dropping-particle":"","parse-names":false,"suffix":""},{"dropping-particle":"","family":"Snyder","given":"Jenna","non-dropping-particle":"","parse-names":false,"suffix":""},{"dropping-particle":"","family":"McLaughlin","given":"Katie A","non-dropping-particle":"","parse-names":false,"suffix":""},{"dropping-particle":"","family":"Sheridan","given":"Margaret A","non-dropping-particle":"","parse-names":false,"suffix":""}],"container-title":"Frontiers in Behavioral Neuroscience","id":"ITEM-1","issued":{"date-parts":[["2019"]]},"title":"Differential Associations of Deprivation and Threat With Cognitive Control and Fear Conditioning in Early Childhood","type":"article-journal","volume":"13"},"uris":["http://www.mendeley.com/documents/?uuid=0a9e7651-b20f-404a-902d-713e2c77638a"]}],"mendeley":{"formattedCitation":"(Machlin et al., 2019)","plainTextFormattedCitation":"(Machlin et al., 2019)","previouslyFormattedCitation":"(Machlin et al., 2019)"},"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 xml:space="preserve">(Machlin </w:t>
      </w:r>
      <w:r w:rsidRPr="00D4504D">
        <w:rPr>
          <w:rFonts w:ascii="Times New Roman" w:hAnsi="Times New Roman" w:cs="Times New Roman"/>
          <w:i/>
          <w:iCs/>
          <w:noProof/>
          <w:sz w:val="24"/>
          <w:szCs w:val="24"/>
        </w:rPr>
        <w:t>et al</w:t>
      </w:r>
      <w:r w:rsidRPr="00D4504D">
        <w:rPr>
          <w:rFonts w:ascii="Times New Roman" w:hAnsi="Times New Roman" w:cs="Times New Roman"/>
          <w:noProof/>
          <w:sz w:val="24"/>
          <w:szCs w:val="24"/>
        </w:rPr>
        <w:t>. 2019)</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w:t>
      </w:r>
    </w:p>
    <w:p w14:paraId="7AC88BFE" w14:textId="77777777" w:rsidR="00E14080" w:rsidRPr="00D4504D" w:rsidRDefault="00E14080" w:rsidP="00E14080">
      <w:pPr>
        <w:spacing w:after="0" w:line="360" w:lineRule="auto"/>
        <w:ind w:right="-154"/>
        <w:jc w:val="both"/>
        <w:rPr>
          <w:rFonts w:ascii="Times New Roman" w:hAnsi="Times New Roman" w:cs="Times New Roman"/>
          <w:sz w:val="24"/>
          <w:szCs w:val="24"/>
        </w:rPr>
      </w:pPr>
    </w:p>
    <w:p w14:paraId="7A9F403E" w14:textId="77777777" w:rsidR="00E14080" w:rsidRPr="00D4504D" w:rsidRDefault="00E14080" w:rsidP="00E14080">
      <w:pPr>
        <w:pStyle w:val="NormalWeb"/>
        <w:spacing w:before="0" w:beforeAutospacing="0" w:after="0" w:afterAutospacing="0" w:line="360" w:lineRule="auto"/>
        <w:jc w:val="both"/>
      </w:pPr>
      <w:r w:rsidRPr="00D4504D">
        <w:t>Penelitian Brevik, Lisbeth M, Gunnulfsen, Ann Elisabeth, Renzulli, Joseph S. (2018)  menyebutkan bahwa guru kurang percaya diri dalam menerapkan diferensiasi, meskipun menyadari pentingnya hal tersebut, ketika bekerja dengan siswa tersebut. Kami berpendapat bahwa pendidikan guru perlu memberikan lebih banyak perhatian untuk membantu siswa guru membedakan secara efektif untuk memenuhi kebutuhan siswa berprestasi dengan potensi belajar yang lebih tinggi</w:t>
      </w:r>
      <w:r w:rsidRPr="00D4504D">
        <w:fldChar w:fldCharType="begin" w:fldLock="1"/>
      </w:r>
      <w:r w:rsidRPr="00D4504D">
        <w:instrText>ADDIN CSL_CITATION {"citationItems":[{"id":"ITEM-1","itemData":{"DOI":"https://doi.org/10.1016/j.tate.2017.12.003","ISSN":"0742-051X","abstract":"This article presents a qualitative study concerning student teachers’ understanding of differentiation for high-achieving secondary school students with higher learning potential. Predominantly using focus group interviews of Norwegian student teachers (N = 322), this study identified their understanding of the use and value of differentiation, drawing from their teaching practice and experience. This study supports the notion that student teachers lack confidence in enacting differentiation, despite being aware of its importance, when working with these students. We contend that teacher education needs to pay more attention to helping student teachers effectively differentiate to meet the needs of high-achieving students with higher learning potential.","author":[{"dropping-particle":"","family":"Brevik","given":"Lisbeth M","non-dropping-particle":"","parse-names":false,"suffix":""},{"dropping-particle":"","family":"Gunnulfsen","given":"Ann Elisabeth","non-dropping-particle":"","parse-names":false,"suffix":""},{"dropping-particle":"","family":"Renzulli","given":"Joseph S","non-dropping-particle":"","parse-names":false,"suffix":""}],"container-title":"Teaching and Teacher Education","id":"ITEM-1","issued":{"date-parts":[["2018"]]},"page":"34-45","title":"Student teachers’ practice and experience with differentiated instruction for students with higher learning potential","type":"article-journal","volume":"71"},"uris":["http://www.mendeley.com/documents/?uuid=12449a70-7ac8-4580-8267-b1ab26b86e8c"]}],"mendeley":{"formattedCitation":"(Brevik et al., 2018)","plainTextFormattedCitation":"(Brevik et al., 2018)","previouslyFormattedCitation":"(Brevik et al., 2018)"},"properties":{"noteIndex":0},"schema":"https://github.com/citation-style-language/schema/raw/master/csl-citation.json"}</w:instrText>
      </w:r>
      <w:r w:rsidRPr="00D4504D">
        <w:fldChar w:fldCharType="separate"/>
      </w:r>
      <w:r w:rsidRPr="00D4504D">
        <w:rPr>
          <w:noProof/>
        </w:rPr>
        <w:t>(Brevik</w:t>
      </w:r>
      <w:r w:rsidRPr="00D4504D">
        <w:rPr>
          <w:i/>
          <w:iCs/>
          <w:noProof/>
        </w:rPr>
        <w:t xml:space="preserve"> et al. </w:t>
      </w:r>
      <w:r w:rsidRPr="00D4504D">
        <w:rPr>
          <w:noProof/>
        </w:rPr>
        <w:t>2018)</w:t>
      </w:r>
      <w:r w:rsidRPr="00D4504D">
        <w:fldChar w:fldCharType="end"/>
      </w:r>
      <w:r w:rsidRPr="00D4504D">
        <w:t xml:space="preserve">. Beberapa penelitian menyebutkan bahwa keyakinan pedagogis gur dipengaruhi oleh pengetahuan individu siswa, karena itu dibutuhkan keterlibatan guru secara proaktif dan memperhatikan kebutuhan afektif siswa secara akademik </w:t>
      </w:r>
      <w:r w:rsidRPr="00D4504D">
        <w:fldChar w:fldCharType="begin" w:fldLock="1"/>
      </w:r>
      <w:r w:rsidRPr="00D4504D">
        <w:instrText>ADDIN CSL_CITATION {"citationItems":[{"id":"ITEM-1","itemData":{"DOI":"10.1080/08878730.2016.1151091","author":[{"dropping-particle":"","family":"West","given":"Jessica A","non-dropping-particle":"","parse-names":false,"suffix":""},{"dropping-particle":"","family":"West","given":"Craig K","non-dropping-particle":"","parse-names":false,"suffix":""}],"container-title":"The Teacher Educator","id":"ITEM-1","issue":"2","issued":{"date-parts":[["2016"]]},"page":"115-135","publisher":"Routledge","title":"Integrating Differentiation in English Education Methods Courses: Learning from the Perceptions and Experiences of Teacher Candidates","type":"article-journal","volume":"51"},"uris":["http://www.mendeley.com/documents/?uuid=9903414c-dbd0-48a5-8604-7e01e347f952"]}],"mendeley":{"formattedCitation":"(West &amp; West, 2016)","plainTextFormattedCitation":"(West &amp; West, 2016)","previouslyFormattedCitation":"(West &amp; West, 2016)"},"properties":{"noteIndex":0},"schema":"https://github.com/citation-style-language/schema/raw/master/csl-citation.json"}</w:instrText>
      </w:r>
      <w:r w:rsidRPr="00D4504D">
        <w:fldChar w:fldCharType="separate"/>
      </w:r>
      <w:r w:rsidRPr="00D4504D">
        <w:rPr>
          <w:noProof/>
        </w:rPr>
        <w:t>(West &amp; West. 2016)</w:t>
      </w:r>
      <w:r w:rsidRPr="00D4504D">
        <w:fldChar w:fldCharType="end"/>
      </w:r>
      <w:r w:rsidRPr="00D4504D">
        <w:t>.</w:t>
      </w:r>
    </w:p>
    <w:p w14:paraId="4A7089AD" w14:textId="77777777" w:rsidR="00E14080" w:rsidRPr="00D4504D" w:rsidRDefault="00E14080" w:rsidP="00E14080">
      <w:pPr>
        <w:pStyle w:val="NormalWeb"/>
        <w:spacing w:before="0" w:beforeAutospacing="0" w:after="0" w:afterAutospacing="0" w:line="360" w:lineRule="auto"/>
        <w:jc w:val="both"/>
      </w:pPr>
    </w:p>
    <w:p w14:paraId="5A5E9520" w14:textId="77777777" w:rsidR="00E14080" w:rsidRPr="00D4504D" w:rsidRDefault="00E14080" w:rsidP="00E14080">
      <w:pPr>
        <w:shd w:val="clear" w:color="auto" w:fill="F7F7F8"/>
        <w:spacing w:after="0" w:line="360" w:lineRule="auto"/>
        <w:jc w:val="both"/>
        <w:rPr>
          <w:rFonts w:ascii="Times New Roman" w:hAnsi="Times New Roman" w:cs="Times New Roman"/>
          <w:sz w:val="24"/>
          <w:szCs w:val="24"/>
          <w:shd w:val="clear" w:color="auto" w:fill="F7F7F8"/>
        </w:rPr>
      </w:pPr>
      <w:r w:rsidRPr="00D4504D">
        <w:rPr>
          <w:rFonts w:ascii="Times New Roman" w:hAnsi="Times New Roman" w:cs="Times New Roman"/>
          <w:sz w:val="24"/>
          <w:szCs w:val="24"/>
          <w:shd w:val="clear" w:color="auto" w:fill="F7F7F8"/>
        </w:rPr>
        <w:t xml:space="preserve">Kegiatan di luar kelas merujuk kepada aktivitas atau kegiatan yang dilakukan di luar lingkungan kelas atau ruang kelas. Ini dapat mencakup berbagai jenis aktivitas yang berkontribusi pada pengembangan siswa secara holistik.. </w:t>
      </w:r>
      <w:r w:rsidRPr="00D4504D">
        <w:rPr>
          <w:rFonts w:ascii="Times New Roman" w:eastAsia="Times New Roman" w:hAnsi="Times New Roman" w:cs="Times New Roman"/>
          <w:kern w:val="0"/>
          <w:sz w:val="24"/>
          <w:szCs w:val="24"/>
          <w:lang w:eastAsia="en-ID"/>
          <w14:ligatures w14:val="none"/>
        </w:rPr>
        <w:t>Pendidikan di luar kelas sangat penting untuk perkembangan anak usia dini. Aktivitas di luar kelas dapat membantu anak mengembangkan keterampilan sosial, keterampilan kognitif, keterampilan fisik, dan minat mereka.</w:t>
      </w:r>
      <w:r w:rsidRPr="00D4504D">
        <w:rPr>
          <w:rFonts w:ascii="Times New Roman" w:hAnsi="Times New Roman" w:cs="Times New Roman"/>
          <w:sz w:val="24"/>
          <w:szCs w:val="24"/>
          <w:shd w:val="clear" w:color="auto" w:fill="F7F7F8"/>
        </w:rPr>
        <w:t>Kegiatan di luar kelas ini penting untuk pengembangan siswa secara keseluruhan, karena mereka membantu mengasah keterampilan sosial, kepemimpinan, kreativitas, dan minat khusus. Selain itu, kegiatan di luar kelas juga memberikan siswa kesempatan untuk menjalani pengalaman beragam yang melengkapi pembelajaran di dalam kelas.</w:t>
      </w:r>
    </w:p>
    <w:p w14:paraId="38D8B2D5" w14:textId="77777777" w:rsidR="00E14080" w:rsidRPr="00D4504D" w:rsidRDefault="00E14080" w:rsidP="00E14080">
      <w:pPr>
        <w:shd w:val="clear" w:color="auto" w:fill="F7F7F8"/>
        <w:spacing w:after="0" w:line="360" w:lineRule="auto"/>
        <w:jc w:val="both"/>
        <w:rPr>
          <w:rFonts w:ascii="Times New Roman" w:eastAsia="Times New Roman" w:hAnsi="Times New Roman" w:cs="Times New Roman"/>
          <w:kern w:val="0"/>
          <w:sz w:val="24"/>
          <w:szCs w:val="24"/>
          <w:lang w:eastAsia="en-ID"/>
          <w14:ligatures w14:val="none"/>
        </w:rPr>
      </w:pPr>
    </w:p>
    <w:p w14:paraId="798BE050" w14:textId="77777777" w:rsidR="00E14080" w:rsidRPr="00D4504D" w:rsidRDefault="00E14080" w:rsidP="00E14080">
      <w:pPr>
        <w:pStyle w:val="NormalWeb"/>
        <w:shd w:val="clear" w:color="auto" w:fill="F7F7F8"/>
        <w:spacing w:before="0" w:beforeAutospacing="0" w:after="0" w:afterAutospacing="0" w:line="360" w:lineRule="auto"/>
        <w:jc w:val="both"/>
      </w:pPr>
      <w:r w:rsidRPr="00D4504D">
        <w:lastRenderedPageBreak/>
        <w:t>Kegiatan belajar di luar ruangan (</w:t>
      </w:r>
      <w:r w:rsidRPr="00D4504D">
        <w:rPr>
          <w:i/>
          <w:iCs/>
        </w:rPr>
        <w:t>outdoor learning</w:t>
      </w:r>
      <w:r w:rsidRPr="00D4504D">
        <w:t>) memiliki banyak manfaat bagi anak usia dini. Ini dapat membantu anak-anak mengembangkan keterampilan fisik, sosial, emosional, dan kognitif mereka. Perkembangan kognitif dibentuk oleh plastisitas otak selama masa kanak-kanak, namun sedikit yang diketahui tentang perubahan sirkuit fungsional berskala besar yang terkait dengan pembelajaran dalam domain kognitif yang relevan secara akademis seperti matematika.</w:t>
      </w:r>
    </w:p>
    <w:p w14:paraId="087E278A" w14:textId="77777777" w:rsidR="00E14080" w:rsidRPr="00D4504D" w:rsidRDefault="00E14080" w:rsidP="00E14080">
      <w:pPr>
        <w:pStyle w:val="NormalWeb"/>
        <w:shd w:val="clear" w:color="auto" w:fill="F7F7F8"/>
        <w:spacing w:before="0" w:beforeAutospacing="0" w:after="0" w:afterAutospacing="0" w:line="360" w:lineRule="auto"/>
        <w:jc w:val="both"/>
      </w:pPr>
    </w:p>
    <w:p w14:paraId="0629484A" w14:textId="77777777" w:rsidR="00E14080" w:rsidRPr="00D4504D" w:rsidRDefault="00E14080" w:rsidP="00E14080">
      <w:pPr>
        <w:pStyle w:val="NormalWeb"/>
        <w:shd w:val="clear" w:color="auto" w:fill="F7F7F8"/>
        <w:spacing w:before="0" w:beforeAutospacing="0" w:after="0" w:afterAutospacing="0" w:line="360" w:lineRule="auto"/>
        <w:jc w:val="both"/>
      </w:pPr>
      <w:r w:rsidRPr="00D4504D">
        <w:t>Berikut beberapa manfaat dan contoh kegiatan belajar di luar ruangan untuk anak usia dini . Secara umum kegitan pembelajarn diluar dapat dilakukan untuk  pengembangan ketrampilan motoric, Kegiatan fisik di luar ruangan, seperti berlari, melompat, dan bermain di taman, membantu anak-anak mengembangkan keterampilan motorik kasar dan halus mereka. Eksplorasi ini memberikan kesempatan bagi anak-anak untuk berinteraksi dengan alam dan lingkungan sekitarnya, yang dapat meningkatkan pemahaman mereka tentang dunia. Aktivitas fisik di luar ruangan membantu mempromosikan kesehatan fisik dan kesejahteraan anak-anak.Selama melakukan kegiatan belajar di luar ruangan, penting untuk memastikan keselamatan anak-anak dan mengawasi mereka dengan cermat. Kegiatan ini harus didukung oleh pengawasan dan bimbingan yang tepat, terutama untuk anak-anak usia dini.</w:t>
      </w:r>
    </w:p>
    <w:p w14:paraId="537BF795" w14:textId="77777777" w:rsidR="00E14080" w:rsidRPr="00D4504D" w:rsidRDefault="00E14080" w:rsidP="00E14080">
      <w:pPr>
        <w:pStyle w:val="NormalWeb"/>
        <w:shd w:val="clear" w:color="auto" w:fill="F7F7F8"/>
        <w:spacing w:before="0" w:beforeAutospacing="0" w:after="0" w:afterAutospacing="0" w:line="360" w:lineRule="auto"/>
        <w:jc w:val="both"/>
      </w:pPr>
    </w:p>
    <w:p w14:paraId="78C6EFA8" w14:textId="77777777" w:rsidR="00E14080" w:rsidRPr="00D4504D" w:rsidRDefault="00E14080" w:rsidP="00E14080">
      <w:pPr>
        <w:spacing w:after="0" w:line="360" w:lineRule="auto"/>
        <w:jc w:val="both"/>
        <w:rPr>
          <w:rFonts w:ascii="Times New Roman" w:hAnsi="Times New Roman" w:cs="Times New Roman"/>
          <w:sz w:val="24"/>
          <w:szCs w:val="24"/>
        </w:rPr>
      </w:pPr>
      <w:r w:rsidRPr="00D4504D">
        <w:rPr>
          <w:rFonts w:ascii="Times New Roman" w:hAnsi="Times New Roman" w:cs="Times New Roman"/>
          <w:sz w:val="24"/>
          <w:szCs w:val="24"/>
          <w:shd w:val="clear" w:color="auto" w:fill="F7F7F8"/>
        </w:rPr>
        <w:t>Penelitian tentang "</w:t>
      </w:r>
      <w:r w:rsidRPr="00D4504D">
        <w:rPr>
          <w:rFonts w:ascii="Times New Roman" w:hAnsi="Times New Roman" w:cs="Times New Roman"/>
          <w:i/>
          <w:iCs/>
          <w:sz w:val="24"/>
          <w:szCs w:val="24"/>
          <w:shd w:val="clear" w:color="auto" w:fill="F7F7F8"/>
        </w:rPr>
        <w:t>fun cooking</w:t>
      </w:r>
      <w:r w:rsidRPr="00D4504D">
        <w:rPr>
          <w:rFonts w:ascii="Times New Roman" w:hAnsi="Times New Roman" w:cs="Times New Roman"/>
          <w:sz w:val="24"/>
          <w:szCs w:val="24"/>
          <w:shd w:val="clear" w:color="auto" w:fill="F7F7F8"/>
        </w:rPr>
        <w:t xml:space="preserve">" untuk anak-anak sangat relevan, terutama dalam upaya mempromosikan kebiasaan makan sehat dan keterampilan masak pada generasi muda. Penelitian semacam ini dapat mencakup berbagai aspek, seperti pengaruhnya terhadap preferensi makanan anak, perkembangan keterampilan, pengaruhnya terhadap pola makan sehat, dan dampak psikologisnya pada anak-anak. </w:t>
      </w:r>
      <w:r w:rsidRPr="00D4504D">
        <w:rPr>
          <w:rFonts w:ascii="Times New Roman" w:hAnsi="Times New Roman" w:cs="Times New Roman"/>
          <w:sz w:val="24"/>
          <w:szCs w:val="24"/>
        </w:rPr>
        <w:t>Jurnal ini akan memberikan kontribusi baru dalam konteks pembelajaran berdiferensiasi pada anak usia dini melalui kegiatan fun cooking auting class. Dalam literatur yang ada, penelitian yang secara khusus mengeksplorasi implementasi pembelajaran berdiferensiasi melalui kegiatan fun cooking auting class pada PAUD masih terbatas. Dengan demikian, penelitian ini diharapkan dapat memberikan pemahaman yang lebih mendalam mengenai efektivitas metode ini dalam meningkatkan kualitas pembelajaran pada tingkat pendidikan anak usia dini. Selain itu, penelitian ini juga diharapkan dapat memberikan rekomendasi praktis bagi para pendidik dan pengambil kebijakan dalam mengembangkan strategi pembelajaran yang berfokus pada keberagaman individual siswa.</w:t>
      </w:r>
    </w:p>
    <w:p w14:paraId="0ACFFE56" w14:textId="77777777" w:rsidR="00E14080" w:rsidRPr="00D4504D" w:rsidRDefault="00E14080" w:rsidP="00E14080">
      <w:pPr>
        <w:spacing w:after="0" w:line="360" w:lineRule="auto"/>
        <w:jc w:val="both"/>
        <w:rPr>
          <w:rFonts w:ascii="Times New Roman" w:hAnsi="Times New Roman" w:cs="Times New Roman"/>
          <w:sz w:val="24"/>
          <w:szCs w:val="24"/>
        </w:rPr>
      </w:pPr>
    </w:p>
    <w:p w14:paraId="02E509C1" w14:textId="77777777" w:rsidR="00E14080" w:rsidRPr="00D4504D" w:rsidRDefault="00E14080" w:rsidP="00E14080">
      <w:pPr>
        <w:pStyle w:val="NormalWeb"/>
        <w:shd w:val="clear" w:color="auto" w:fill="F7F7F8"/>
        <w:spacing w:before="0" w:beforeAutospacing="0" w:after="0" w:afterAutospacing="0" w:line="360" w:lineRule="auto"/>
        <w:jc w:val="both"/>
      </w:pPr>
      <w:r w:rsidRPr="00D4504D">
        <w:t xml:space="preserve">Penelitian ini dilakukan untuk mengetahui </w:t>
      </w:r>
      <w:r w:rsidRPr="00D4504D">
        <w:rPr>
          <w:shd w:val="clear" w:color="auto" w:fill="F7F7F8"/>
        </w:rPr>
        <w:t xml:space="preserve">Bagaimana guru dapat mengintegrasikan strategi pembelajaran </w:t>
      </w:r>
      <w:r w:rsidRPr="00D4504D">
        <w:rPr>
          <w:i/>
          <w:iCs/>
          <w:shd w:val="clear" w:color="auto" w:fill="F7F7F8"/>
        </w:rPr>
        <w:t>auting class</w:t>
      </w:r>
      <w:r w:rsidRPr="00D4504D">
        <w:rPr>
          <w:shd w:val="clear" w:color="auto" w:fill="F7F7F8"/>
        </w:rPr>
        <w:t xml:space="preserve"> melalui kegiatan </w:t>
      </w:r>
      <w:r w:rsidRPr="00D4504D">
        <w:rPr>
          <w:i/>
          <w:iCs/>
          <w:shd w:val="clear" w:color="auto" w:fill="F7F7F8"/>
        </w:rPr>
        <w:t>fun cooking</w:t>
      </w:r>
      <w:r w:rsidRPr="00D4504D">
        <w:rPr>
          <w:shd w:val="clear" w:color="auto" w:fill="F7F7F8"/>
        </w:rPr>
        <w:t xml:space="preserve"> untuk mencapai pembelajaran diferensiasi yang lebih efektif </w:t>
      </w:r>
      <w:r w:rsidRPr="00D4504D">
        <w:t>yang dilaksanakan di TK Ceria Bekasi, Jawa Barat, dan b</w:t>
      </w:r>
      <w:r w:rsidRPr="00D4504D">
        <w:rPr>
          <w:shd w:val="clear" w:color="auto" w:fill="F7F7F8"/>
        </w:rPr>
        <w:t xml:space="preserve">agaimana dukungan dari sekolah dalam implementasi kegiatan auting class sebagai sarana pembelajaran diferensiasi. Selain itu Penelitian ini juga dimaksudkan untuk menginvestigasi apakah mengikuti kegiatan </w:t>
      </w:r>
      <w:r w:rsidRPr="00D4504D">
        <w:rPr>
          <w:i/>
          <w:iCs/>
          <w:shd w:val="clear" w:color="auto" w:fill="F7F7F8"/>
        </w:rPr>
        <w:t>fun cooking</w:t>
      </w:r>
      <w:r w:rsidRPr="00D4504D">
        <w:rPr>
          <w:shd w:val="clear" w:color="auto" w:fill="F7F7F8"/>
        </w:rPr>
        <w:t xml:space="preserve"> dapat memengaruhi preferensi makanan anak-anak. </w:t>
      </w:r>
    </w:p>
    <w:p w14:paraId="27B3DF32" w14:textId="77777777" w:rsidR="00E14080" w:rsidRPr="00D4504D" w:rsidRDefault="00E14080" w:rsidP="00E14080">
      <w:pPr>
        <w:spacing w:after="0" w:line="360" w:lineRule="auto"/>
        <w:ind w:right="-154"/>
        <w:jc w:val="both"/>
        <w:rPr>
          <w:rFonts w:ascii="Times New Roman" w:hAnsi="Times New Roman" w:cs="Times New Roman"/>
          <w:sz w:val="24"/>
          <w:szCs w:val="24"/>
        </w:rPr>
      </w:pPr>
    </w:p>
    <w:p w14:paraId="3A864FD7" w14:textId="5049B0F6" w:rsidR="00E14080" w:rsidRPr="00D4504D" w:rsidRDefault="00E14080" w:rsidP="00E14080">
      <w:pPr>
        <w:spacing w:after="0" w:line="360" w:lineRule="auto"/>
        <w:ind w:right="-154"/>
        <w:jc w:val="both"/>
        <w:rPr>
          <w:rFonts w:ascii="Times New Roman" w:hAnsi="Times New Roman" w:cs="Times New Roman"/>
          <w:b/>
          <w:bCs/>
          <w:sz w:val="24"/>
          <w:szCs w:val="24"/>
        </w:rPr>
      </w:pPr>
      <w:r w:rsidRPr="00D4504D">
        <w:rPr>
          <w:rFonts w:ascii="Times New Roman" w:hAnsi="Times New Roman" w:cs="Times New Roman"/>
          <w:b/>
          <w:bCs/>
          <w:sz w:val="24"/>
          <w:szCs w:val="24"/>
        </w:rPr>
        <w:t>METODE</w:t>
      </w:r>
    </w:p>
    <w:p w14:paraId="4DB1D14F" w14:textId="77777777" w:rsidR="00E14080" w:rsidRPr="00D4504D" w:rsidRDefault="00E14080" w:rsidP="00E14080">
      <w:pPr>
        <w:spacing w:after="0" w:line="360" w:lineRule="auto"/>
        <w:jc w:val="both"/>
        <w:rPr>
          <w:rFonts w:ascii="Times New Roman" w:hAnsi="Times New Roman" w:cs="Times New Roman"/>
          <w:sz w:val="24"/>
          <w:szCs w:val="24"/>
          <w:lang w:eastAsia="zh-CN"/>
        </w:rPr>
      </w:pPr>
      <w:r w:rsidRPr="00D4504D">
        <w:rPr>
          <w:rFonts w:ascii="Times New Roman" w:hAnsi="Times New Roman" w:cs="Times New Roman"/>
          <w:sz w:val="24"/>
          <w:szCs w:val="24"/>
          <w:lang w:eastAsia="zh-CN"/>
        </w:rPr>
        <w:t>Penelitian ini merupakan jenis penelitian diskriptif kualitatif, m</w:t>
      </w:r>
      <w:r w:rsidRPr="00D4504D">
        <w:rPr>
          <w:rFonts w:ascii="Times New Roman" w:hAnsi="Times New Roman" w:cs="Times New Roman"/>
          <w:sz w:val="24"/>
          <w:szCs w:val="24"/>
        </w:rPr>
        <w:t xml:space="preserve">enurut Sugiono Metode kuantitatif </w:t>
      </w:r>
      <w:r w:rsidRPr="00D4504D">
        <w:rPr>
          <w:rFonts w:ascii="Times New Roman" w:hAnsi="Times New Roman" w:cs="Times New Roman"/>
          <w:sz w:val="24"/>
          <w:szCs w:val="24"/>
          <w:shd w:val="clear" w:color="auto" w:fill="F7F7F8"/>
        </w:rPr>
        <w:t>lebih berfokus pada pemahaman mendalam fenomena yang diteliti dan memberikan deskripsi yang komprehensif tentang fenomena tersebut.</w:t>
      </w:r>
      <w:r w:rsidRPr="00D4504D">
        <w:rPr>
          <w:rFonts w:ascii="Times New Roman" w:hAnsi="Times New Roman" w:cs="Times New Roman"/>
          <w:sz w:val="24"/>
          <w:szCs w:val="24"/>
        </w:rPr>
        <w:t xml:space="preserve">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ono","given":"","non-dropping-particle":"","parse-names":false,"suffix":""}],"container-title":"Metode Penelitian Pendidikan Pendekatan Kuantitatif, Kualitatif Dan R&amp;D","id":"ITEM-1","issued":{"date-parts":[["2014"]]},"title":"Metode penelitian pendidikan pendekatan kuantitatif, Kualitatif Dan R&amp;D","type":"book"},"uris":["http://www.mendeley.com/documents/?uuid=93ada0fc-0561-43ff-9282-9926b7e0f81d"]}],"mendeley":{"formattedCitation":"(Sugiono, 2014)","plainTextFormattedCitation":"(Sugiono, 2014)","previouslyFormattedCitation":"(Sugiono, 2014)"},"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Sugiono. 2014)</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 xml:space="preserve">. </w:t>
      </w:r>
      <w:r w:rsidRPr="00D4504D">
        <w:rPr>
          <w:rFonts w:ascii="Times New Roman" w:hAnsi="Times New Roman" w:cs="Times New Roman"/>
          <w:sz w:val="24"/>
          <w:szCs w:val="24"/>
          <w:shd w:val="clear" w:color="auto" w:fill="F7F7F8"/>
        </w:rPr>
        <w:t>Metode ini bertujuan untuk menggambarkan dan menjelaskan fenomena yang diteliti secara detail, tanpa campur tangan dari peneliti.</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buku","id":"ITEM-1","issue":"1","issued":{"date-parts":[["2008"]]},"page":"305","title":"METODE PENELITIAN KUALITATIF dalam Penelitian Pendidikan Bahasa","type":"article-journal","volume":"1"},"uris":["http://www.mendeley.com/documents/?uuid=587f53ac-1bf2-4d25-9c24-239429ec3be7"]}],"mendeley":{"formattedCitation":"(Nugrahani, 2008)","plainTextFormattedCitation":"(Nugrahani, 2008)","previouslyFormattedCitation":"(Nugrahani, 2008)"},"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Nugrahani. 2008)</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 xml:space="preserve">. </w:t>
      </w:r>
      <w:r w:rsidRPr="00D4504D">
        <w:rPr>
          <w:rFonts w:ascii="Times New Roman" w:hAnsi="Times New Roman" w:cs="Times New Roman"/>
          <w:sz w:val="24"/>
          <w:szCs w:val="24"/>
          <w:shd w:val="clear" w:color="auto" w:fill="F7F7F8"/>
        </w:rPr>
        <w:t xml:space="preserve">Pengumpulan data dalam penelitian ini dilakukan </w:t>
      </w:r>
      <w:r w:rsidRPr="00D4504D">
        <w:rPr>
          <w:rFonts w:ascii="Times New Roman" w:hAnsi="Times New Roman" w:cs="Times New Roman"/>
          <w:sz w:val="24"/>
          <w:szCs w:val="24"/>
          <w:shd w:val="clear" w:color="auto" w:fill="FFFFFF"/>
          <w:lang w:eastAsia="zh-CN"/>
        </w:rPr>
        <w:t>di TK Ceria Bekasi</w:t>
      </w:r>
      <w:r w:rsidRPr="00D4504D">
        <w:rPr>
          <w:rFonts w:ascii="Times New Roman" w:hAnsi="Times New Roman" w:cs="Times New Roman"/>
          <w:sz w:val="24"/>
          <w:szCs w:val="24"/>
          <w:shd w:val="clear" w:color="auto" w:fill="F7F7F8"/>
        </w:rPr>
        <w:t xml:space="preserve"> melalui teknik wawancara terhadap guru, orang tua dan anak-anak sendiri, observasi pada saat kegiatanpembelajaran belangsung, analisis dokumen juga dilakukan sebagai pelengkap atau data skunder, dan kadang-kadang pemantauan partisipatif. Analisis data yang digunakan dalam penelitian ini mengikuti konsep yang diperkenalkan oleh Miles dan Huberman (1994), yang melibatkan tahapan reduksi data, penyajian data, pembuatan kesimpulan, dan verifikasi </w:t>
      </w: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ADDIN CSL_CITATION {"citationItems":[{"id":"ITEM-1","itemData":{"author":[{"dropping-particle":"","family":"Matthew B. Miles","given":"A. Michael Huberman","non-dropping-particle":"","parse-names":false,"suffix":""}],"editor":[{"dropping-particle":"","family":"Sage Publication","given":"","non-dropping-particle":"","parse-names":false,"suffix":""}],"id":"ITEM-1","issued":{"date-parts":[["1994"]]},"publisher-place":"London UK","title":"Qualitative Data Analysis","type":"book"},"uris":["http://www.mendeley.com/documents/?uuid=ced58977-cdf9-4674-969b-f84e9ee9817f"]}],"mendeley":{"formattedCitation":"(Matthew B. Miles, 1994)","plainTextFormattedCitation":"(Matthew B. Miles, 1994)","previouslyFormattedCitation":"(Matthew B. Miles, 1994)"},"properties":{"noteIndex":0},"schema":"https://github.com/citation-style-language/schema/raw/master/csl-citation.json"}</w:instrText>
      </w:r>
      <w:r w:rsidRPr="00D4504D">
        <w:rPr>
          <w:rFonts w:ascii="Times New Roman" w:hAnsi="Times New Roman" w:cs="Times New Roman"/>
          <w:sz w:val="24"/>
          <w:szCs w:val="24"/>
        </w:rPr>
        <w:fldChar w:fldCharType="separate"/>
      </w:r>
      <w:r w:rsidRPr="00D4504D">
        <w:rPr>
          <w:rFonts w:ascii="Times New Roman" w:hAnsi="Times New Roman" w:cs="Times New Roman"/>
          <w:noProof/>
          <w:sz w:val="24"/>
          <w:szCs w:val="24"/>
        </w:rPr>
        <w:t>(Matthew B. Miles, 1994)</w:t>
      </w:r>
      <w:r w:rsidRPr="00D4504D">
        <w:rPr>
          <w:rFonts w:ascii="Times New Roman" w:hAnsi="Times New Roman" w:cs="Times New Roman"/>
          <w:sz w:val="24"/>
          <w:szCs w:val="24"/>
        </w:rPr>
        <w:fldChar w:fldCharType="end"/>
      </w:r>
      <w:r w:rsidRPr="00D4504D">
        <w:rPr>
          <w:rFonts w:ascii="Times New Roman" w:hAnsi="Times New Roman" w:cs="Times New Roman"/>
          <w:sz w:val="24"/>
          <w:szCs w:val="24"/>
        </w:rPr>
        <w:t>.</w:t>
      </w:r>
    </w:p>
    <w:p w14:paraId="39B7943F" w14:textId="77777777" w:rsidR="00E14080" w:rsidRPr="00D4504D" w:rsidRDefault="00E14080" w:rsidP="00E14080">
      <w:pPr>
        <w:spacing w:after="0" w:line="360" w:lineRule="auto"/>
        <w:ind w:right="-154"/>
        <w:jc w:val="both"/>
        <w:rPr>
          <w:rFonts w:ascii="Times New Roman" w:hAnsi="Times New Roman" w:cs="Times New Roman"/>
          <w:b/>
          <w:bCs/>
          <w:sz w:val="24"/>
          <w:szCs w:val="24"/>
        </w:rPr>
      </w:pPr>
    </w:p>
    <w:p w14:paraId="31667792" w14:textId="1CD1BCAC" w:rsidR="00E14080" w:rsidRPr="00D4504D" w:rsidRDefault="00E14080" w:rsidP="00E14080">
      <w:pPr>
        <w:spacing w:after="0" w:line="360" w:lineRule="auto"/>
        <w:ind w:right="-154"/>
        <w:jc w:val="both"/>
        <w:rPr>
          <w:rFonts w:ascii="Times New Roman" w:hAnsi="Times New Roman" w:cs="Times New Roman"/>
          <w:b/>
          <w:bCs/>
          <w:sz w:val="24"/>
          <w:szCs w:val="24"/>
        </w:rPr>
      </w:pPr>
      <w:r w:rsidRPr="00D4504D">
        <w:rPr>
          <w:rFonts w:ascii="Times New Roman" w:hAnsi="Times New Roman" w:cs="Times New Roman"/>
          <w:b/>
          <w:bCs/>
          <w:sz w:val="24"/>
          <w:szCs w:val="24"/>
        </w:rPr>
        <w:t>HASIL</w:t>
      </w:r>
    </w:p>
    <w:p w14:paraId="4305ED43" w14:textId="77777777" w:rsidR="00E14080" w:rsidRPr="00D4504D" w:rsidRDefault="00E14080" w:rsidP="00E14080">
      <w:pPr>
        <w:spacing w:after="0"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 xml:space="preserve">Pembelajaran berdiferensiasi adalah pendekatan yang dirancang untuk mengakomodasi kebutuhan beragam siswa dalam satu kelas. Fun cooking, atau memasak yang menyenangkan, adalah cara yang kreatif dan interaktif untuk mengajar siswa tentang berbagai konsep, termasuk ilmu pengetahuan, matematika, budaya, dan banyak lagi. Menggabungkan kedua konsep ini dapat menciptakan pengalaman pembelajaran yang menarik dan bermanfaat. Dalam mengimplementasikan pembelajaran berdiferensiasi melalui fun cooking </w:t>
      </w:r>
      <w:r w:rsidRPr="00D4504D">
        <w:rPr>
          <w:rFonts w:ascii="Times New Roman" w:hAnsi="Times New Roman" w:cs="Times New Roman"/>
          <w:sz w:val="24"/>
          <w:szCs w:val="24"/>
        </w:rPr>
        <w:t>yang dilakukan di TK Ceria Bekasi</w:t>
      </w:r>
      <w:r w:rsidRPr="00D4504D">
        <w:rPr>
          <w:rFonts w:ascii="Times New Roman" w:eastAsia="Times New Roman" w:hAnsi="Times New Roman" w:cs="Times New Roman"/>
          <w:kern w:val="0"/>
          <w:sz w:val="24"/>
          <w:szCs w:val="24"/>
          <w:lang w:eastAsia="en-ID"/>
          <w14:ligatures w14:val="none"/>
        </w:rPr>
        <w:t xml:space="preserve"> sebagaimana dijelaskan dalam table berikut :</w:t>
      </w:r>
    </w:p>
    <w:p w14:paraId="556BF948" w14:textId="77777777" w:rsidR="00E14080" w:rsidRPr="00D4504D" w:rsidRDefault="00E14080" w:rsidP="00E14080">
      <w:pPr>
        <w:spacing w:after="0" w:line="360" w:lineRule="auto"/>
        <w:jc w:val="center"/>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b/>
          <w:bCs/>
          <w:kern w:val="0"/>
          <w:sz w:val="24"/>
          <w:szCs w:val="24"/>
          <w:lang w:eastAsia="en-ID"/>
          <w14:ligatures w14:val="none"/>
        </w:rPr>
        <w:lastRenderedPageBreak/>
        <w:t>Tabel 1.</w:t>
      </w:r>
      <w:r w:rsidRPr="00D4504D">
        <w:rPr>
          <w:rFonts w:ascii="Times New Roman" w:eastAsia="Times New Roman" w:hAnsi="Times New Roman" w:cs="Times New Roman"/>
          <w:kern w:val="0"/>
          <w:sz w:val="24"/>
          <w:szCs w:val="24"/>
          <w:lang w:eastAsia="en-ID"/>
          <w14:ligatures w14:val="none"/>
        </w:rPr>
        <w:t xml:space="preserve"> Pembelajaran berdiferensiasi melalui </w:t>
      </w:r>
      <w:r w:rsidRPr="00D4504D">
        <w:rPr>
          <w:rFonts w:ascii="Times New Roman" w:eastAsia="Times New Roman" w:hAnsi="Times New Roman" w:cs="Times New Roman"/>
          <w:i/>
          <w:iCs/>
          <w:kern w:val="0"/>
          <w:sz w:val="24"/>
          <w:szCs w:val="24"/>
          <w:lang w:eastAsia="en-ID"/>
          <w14:ligatures w14:val="none"/>
        </w:rPr>
        <w:t>fun cooking</w:t>
      </w:r>
      <w:r w:rsidRPr="00D4504D">
        <w:rPr>
          <w:rFonts w:ascii="Times New Roman" w:eastAsia="Times New Roman" w:hAnsi="Times New Roman" w:cs="Times New Roman"/>
          <w:kern w:val="0"/>
          <w:sz w:val="24"/>
          <w:szCs w:val="24"/>
          <w:lang w:eastAsia="en-ID"/>
          <w14:ligatures w14:val="none"/>
        </w:rPr>
        <w:t xml:space="preserve"> </w:t>
      </w:r>
      <w:r w:rsidRPr="00D4504D">
        <w:rPr>
          <w:rFonts w:ascii="Times New Roman" w:hAnsi="Times New Roman" w:cs="Times New Roman"/>
          <w:sz w:val="24"/>
          <w:szCs w:val="24"/>
        </w:rPr>
        <w:t>yang dilakukan di TK Ceria Bekasi</w:t>
      </w:r>
      <w:r w:rsidRPr="00D4504D">
        <w:rPr>
          <w:rFonts w:ascii="Times New Roman" w:eastAsia="Times New Roman" w:hAnsi="Times New Roman" w:cs="Times New Roman"/>
          <w:kern w:val="0"/>
          <w:sz w:val="24"/>
          <w:szCs w:val="24"/>
          <w:lang w:eastAsia="en-ID"/>
          <w14:ligatures w14:val="none"/>
        </w:rPr>
        <w:t xml:space="preserve"> </w:t>
      </w:r>
    </w:p>
    <w:tbl>
      <w:tblPr>
        <w:tblStyle w:val="TableGrid"/>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2140"/>
        <w:gridCol w:w="3956"/>
        <w:gridCol w:w="2641"/>
      </w:tblGrid>
      <w:tr w:rsidR="00E14080" w:rsidRPr="00D4504D" w14:paraId="046FC412" w14:textId="77777777" w:rsidTr="00E14080">
        <w:tc>
          <w:tcPr>
            <w:tcW w:w="2140" w:type="dxa"/>
          </w:tcPr>
          <w:p w14:paraId="2A47261C" w14:textId="77777777" w:rsidR="00E14080" w:rsidRPr="00D4504D" w:rsidRDefault="00E14080" w:rsidP="00E14080">
            <w:pPr>
              <w:spacing w:line="360" w:lineRule="auto"/>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Jenis Pembelajaran</w:t>
            </w:r>
          </w:p>
        </w:tc>
        <w:tc>
          <w:tcPr>
            <w:tcW w:w="3956" w:type="dxa"/>
          </w:tcPr>
          <w:p w14:paraId="068DC9AE" w14:textId="77777777" w:rsidR="00E14080" w:rsidRPr="00D4504D" w:rsidRDefault="00E14080" w:rsidP="00E14080">
            <w:pPr>
              <w:spacing w:line="360" w:lineRule="auto"/>
              <w:ind w:right="-110"/>
              <w:jc w:val="center"/>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Teknik Pembelajaran</w:t>
            </w:r>
          </w:p>
        </w:tc>
        <w:tc>
          <w:tcPr>
            <w:tcW w:w="2641" w:type="dxa"/>
          </w:tcPr>
          <w:p w14:paraId="087ED2F5" w14:textId="77777777" w:rsidR="00E14080" w:rsidRPr="00D4504D" w:rsidRDefault="00E14080" w:rsidP="00E14080">
            <w:pPr>
              <w:spacing w:line="360" w:lineRule="auto"/>
              <w:jc w:val="center"/>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Evaluasi/Hasil</w:t>
            </w:r>
          </w:p>
        </w:tc>
      </w:tr>
      <w:tr w:rsidR="00E14080" w:rsidRPr="00D4504D" w14:paraId="68B320DD" w14:textId="77777777" w:rsidTr="00E14080">
        <w:tc>
          <w:tcPr>
            <w:tcW w:w="2140" w:type="dxa"/>
          </w:tcPr>
          <w:p w14:paraId="4EC18974" w14:textId="77777777" w:rsidR="00E14080" w:rsidRPr="00D4504D" w:rsidRDefault="00E14080" w:rsidP="00E14080">
            <w:pPr>
              <w:spacing w:line="360" w:lineRule="auto"/>
              <w:jc w:val="center"/>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Memilih Resep Masakan</w:t>
            </w:r>
          </w:p>
        </w:tc>
        <w:tc>
          <w:tcPr>
            <w:tcW w:w="3956" w:type="dxa"/>
          </w:tcPr>
          <w:p w14:paraId="71C319B4" w14:textId="77777777" w:rsidR="00E14080" w:rsidRPr="00D4504D" w:rsidRDefault="00E14080" w:rsidP="00E14080">
            <w:pPr>
              <w:spacing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Siswa diberikan beberapa resep yang berbeda, yang sesuai dengan tingkat keterampilan dan minat mereka. Siswa yang lebih mahir dalam memasak dapat mencoba resep yang lebih kompleks, sementara yang lebih pemula dapat memilih resep yang lebih sederhana.</w:t>
            </w:r>
          </w:p>
        </w:tc>
        <w:tc>
          <w:tcPr>
            <w:tcW w:w="2641" w:type="dxa"/>
          </w:tcPr>
          <w:p w14:paraId="64BE042D" w14:textId="77777777" w:rsidR="00E14080" w:rsidRPr="00D4504D" w:rsidRDefault="00E14080" w:rsidP="00E14080">
            <w:pPr>
              <w:spacing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Rata – rata siswa memilih memasak menggunakan resep yang lebih sederhana karena siswa belum terbiasa memasak.</w:t>
            </w:r>
          </w:p>
        </w:tc>
      </w:tr>
      <w:tr w:rsidR="00E14080" w:rsidRPr="00D4504D" w14:paraId="67D0C3BA" w14:textId="77777777" w:rsidTr="00E14080">
        <w:tc>
          <w:tcPr>
            <w:tcW w:w="2140" w:type="dxa"/>
          </w:tcPr>
          <w:p w14:paraId="3B00BB6B" w14:textId="77777777" w:rsidR="00E14080" w:rsidRPr="00D4504D" w:rsidRDefault="00E14080" w:rsidP="00E14080">
            <w:pPr>
              <w:spacing w:line="360" w:lineRule="auto"/>
              <w:jc w:val="center"/>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Kelompok berbasis kemampuan</w:t>
            </w:r>
          </w:p>
        </w:tc>
        <w:tc>
          <w:tcPr>
            <w:tcW w:w="3956" w:type="dxa"/>
          </w:tcPr>
          <w:p w14:paraId="2622B863" w14:textId="77777777" w:rsidR="00E14080" w:rsidRPr="00D4504D" w:rsidRDefault="00E14080" w:rsidP="00E14080">
            <w:pPr>
              <w:pBdr>
                <w:top w:val="single" w:sz="2" w:space="0" w:color="D9D9E3"/>
                <w:left w:val="single" w:sz="2" w:space="5" w:color="D9D9E3"/>
                <w:bottom w:val="single" w:sz="2" w:space="0" w:color="D9D9E3"/>
                <w:right w:val="single" w:sz="2" w:space="0" w:color="D9D9E3"/>
              </w:pBdr>
              <w:spacing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Bagi siswa ke dalam kelompok berdasarkan tingkat keterampilan memasak mereka. Setiap kelompok dapat menyelesaikan tugas yang sesuai dengan kemampuan mereka.</w:t>
            </w:r>
          </w:p>
        </w:tc>
        <w:tc>
          <w:tcPr>
            <w:tcW w:w="2641" w:type="dxa"/>
          </w:tcPr>
          <w:p w14:paraId="1D087081" w14:textId="77777777" w:rsidR="00E14080" w:rsidRPr="00D4504D" w:rsidRDefault="00E14080" w:rsidP="00E14080">
            <w:pPr>
              <w:spacing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Siswa telah dibagi sesuai keterampilan mereka menjadi kelompok A, B, C, dan D. Kelompok siswa A dan B lebih cepat menyelesaikan masakan mereka dibandingkan kelompok siswa  C,D karena belum terbiasa memasak.</w:t>
            </w:r>
          </w:p>
        </w:tc>
      </w:tr>
      <w:tr w:rsidR="00E14080" w:rsidRPr="00D4504D" w14:paraId="29C5AED0" w14:textId="77777777" w:rsidTr="00E14080">
        <w:tc>
          <w:tcPr>
            <w:tcW w:w="2140" w:type="dxa"/>
          </w:tcPr>
          <w:p w14:paraId="4EF19F9F" w14:textId="77777777" w:rsidR="00E14080" w:rsidRPr="00D4504D" w:rsidRDefault="00E14080" w:rsidP="00E14080">
            <w:pPr>
              <w:spacing w:line="360" w:lineRule="auto"/>
              <w:jc w:val="center"/>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Eksplorasi Budaya</w:t>
            </w:r>
          </w:p>
        </w:tc>
        <w:tc>
          <w:tcPr>
            <w:tcW w:w="3956" w:type="dxa"/>
          </w:tcPr>
          <w:p w14:paraId="26856391" w14:textId="77777777" w:rsidR="00E14080" w:rsidRPr="00D4504D" w:rsidRDefault="00E14080" w:rsidP="00E14080">
            <w:pPr>
              <w:spacing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 xml:space="preserve">Siswa disuruh memilih resep dari berbagai budaya di seluruh dunia. Ini memungkinkan siswa untuk memahami budaya berbeda sambil memasak hidangan-hidangan khas. </w:t>
            </w:r>
          </w:p>
        </w:tc>
        <w:tc>
          <w:tcPr>
            <w:tcW w:w="2641" w:type="dxa"/>
          </w:tcPr>
          <w:p w14:paraId="66496C1E" w14:textId="77777777" w:rsidR="00E14080" w:rsidRPr="00D4504D" w:rsidRDefault="00E14080" w:rsidP="00E14080">
            <w:pPr>
              <w:spacing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Siswa memilih makanan atau resep yang sederhana berbasis tepung – tepungan dari daerah khas jawa barat seperti gemblong, kue balok dan donat.</w:t>
            </w:r>
          </w:p>
        </w:tc>
      </w:tr>
      <w:tr w:rsidR="00E14080" w:rsidRPr="00D4504D" w14:paraId="6A3F8C68" w14:textId="77777777" w:rsidTr="00E14080">
        <w:tc>
          <w:tcPr>
            <w:tcW w:w="2140" w:type="dxa"/>
          </w:tcPr>
          <w:p w14:paraId="1FD03B54" w14:textId="77777777" w:rsidR="00E14080" w:rsidRPr="00D4504D" w:rsidRDefault="00E14080" w:rsidP="00E14080">
            <w:pPr>
              <w:spacing w:line="360" w:lineRule="auto"/>
              <w:jc w:val="center"/>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Literasi Numerik</w:t>
            </w:r>
          </w:p>
        </w:tc>
        <w:tc>
          <w:tcPr>
            <w:tcW w:w="3956" w:type="dxa"/>
          </w:tcPr>
          <w:p w14:paraId="1280D039" w14:textId="77777777" w:rsidR="00E14080" w:rsidRPr="00D4504D" w:rsidRDefault="00E14080" w:rsidP="00E14080">
            <w:pPr>
              <w:spacing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 xml:space="preserve">Guru menggunakan proses memasak untuk mengajarkan konsep matematika, seperti pengukuran, </w:t>
            </w:r>
            <w:r w:rsidRPr="00D4504D">
              <w:rPr>
                <w:rFonts w:ascii="Times New Roman" w:eastAsia="Times New Roman" w:hAnsi="Times New Roman" w:cs="Times New Roman"/>
                <w:kern w:val="0"/>
                <w:sz w:val="24"/>
                <w:szCs w:val="24"/>
                <w:lang w:eastAsia="en-ID"/>
                <w14:ligatures w14:val="none"/>
              </w:rPr>
              <w:lastRenderedPageBreak/>
              <w:t xml:space="preserve">pecahan, perbandingan, dan perhitungan kalori. </w:t>
            </w:r>
          </w:p>
        </w:tc>
        <w:tc>
          <w:tcPr>
            <w:tcW w:w="2641" w:type="dxa"/>
          </w:tcPr>
          <w:p w14:paraId="72C0D1DA" w14:textId="77777777" w:rsidR="00E14080" w:rsidRPr="00D4504D" w:rsidRDefault="00E14080" w:rsidP="00E14080">
            <w:pPr>
              <w:spacing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lastRenderedPageBreak/>
              <w:t xml:space="preserve">Guru mengajarkan proses pembuatan makanan berbasis tepung – tepungan seperti </w:t>
            </w:r>
            <w:r w:rsidRPr="00D4504D">
              <w:rPr>
                <w:rFonts w:ascii="Times New Roman" w:eastAsia="Times New Roman" w:hAnsi="Times New Roman" w:cs="Times New Roman"/>
                <w:kern w:val="0"/>
                <w:sz w:val="24"/>
                <w:szCs w:val="24"/>
                <w:lang w:eastAsia="en-ID"/>
                <w14:ligatures w14:val="none"/>
              </w:rPr>
              <w:lastRenderedPageBreak/>
              <w:t xml:space="preserve">membuat adonan, menimbang adonan, menunggu adonan mengembang. </w:t>
            </w:r>
          </w:p>
        </w:tc>
      </w:tr>
    </w:tbl>
    <w:p w14:paraId="22FA677F" w14:textId="77777777" w:rsidR="00E14080" w:rsidRPr="00D4504D" w:rsidRDefault="00E14080" w:rsidP="00E14080">
      <w:pPr>
        <w:spacing w:after="0" w:line="360" w:lineRule="auto"/>
        <w:ind w:left="720"/>
        <w:jc w:val="both"/>
        <w:rPr>
          <w:rFonts w:ascii="Times New Roman" w:eastAsia="Times New Roman" w:hAnsi="Times New Roman" w:cs="Times New Roman"/>
          <w:kern w:val="0"/>
          <w:sz w:val="24"/>
          <w:szCs w:val="24"/>
          <w:lang w:eastAsia="en-ID"/>
          <w14:ligatures w14:val="none"/>
        </w:rPr>
      </w:pPr>
    </w:p>
    <w:p w14:paraId="7B613452" w14:textId="77777777" w:rsidR="00E14080" w:rsidRPr="00D4504D" w:rsidRDefault="00E14080" w:rsidP="00E14080">
      <w:pPr>
        <w:spacing w:after="0" w:line="360" w:lineRule="auto"/>
        <w:jc w:val="center"/>
        <w:rPr>
          <w:rFonts w:ascii="Times New Roman" w:eastAsia="Times New Roman" w:hAnsi="Times New Roman" w:cs="Times New Roman"/>
          <w:kern w:val="0"/>
          <w:sz w:val="24"/>
          <w:szCs w:val="24"/>
          <w:lang w:eastAsia="en-ID"/>
          <w14:ligatures w14:val="none"/>
        </w:rPr>
      </w:pPr>
    </w:p>
    <w:p w14:paraId="5B212F0A" w14:textId="77777777" w:rsidR="00E14080" w:rsidRPr="00D4504D" w:rsidRDefault="00E14080" w:rsidP="00E14080">
      <w:pPr>
        <w:spacing w:after="0" w:line="360" w:lineRule="auto"/>
        <w:jc w:val="center"/>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noProof/>
          <w:kern w:val="0"/>
          <w:sz w:val="24"/>
          <w:szCs w:val="24"/>
          <w:lang w:eastAsia="en-ID"/>
        </w:rPr>
        <w:drawing>
          <wp:inline distT="0" distB="0" distL="0" distR="0" wp14:anchorId="49790689" wp14:editId="43A38240">
            <wp:extent cx="2457813" cy="1382486"/>
            <wp:effectExtent l="0" t="0" r="0" b="8255"/>
            <wp:docPr id="1315063347" name="Picture 1" descr="A group of children sitting on the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3347" name="Picture 1" descr="A group of children sitting on the floo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18806" cy="1416794"/>
                    </a:xfrm>
                    <a:prstGeom prst="rect">
                      <a:avLst/>
                    </a:prstGeom>
                  </pic:spPr>
                </pic:pic>
              </a:graphicData>
            </a:graphic>
          </wp:inline>
        </w:drawing>
      </w:r>
    </w:p>
    <w:p w14:paraId="23167936" w14:textId="77777777" w:rsidR="00E14080" w:rsidRPr="00D4504D" w:rsidRDefault="00E14080" w:rsidP="00E14080">
      <w:pPr>
        <w:spacing w:after="0" w:line="360" w:lineRule="auto"/>
        <w:jc w:val="center"/>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b/>
          <w:bCs/>
          <w:kern w:val="0"/>
          <w:sz w:val="24"/>
          <w:szCs w:val="24"/>
          <w:lang w:eastAsia="en-ID"/>
          <w14:ligatures w14:val="none"/>
        </w:rPr>
        <w:t>Gambar 1.</w:t>
      </w:r>
      <w:r w:rsidRPr="00D4504D">
        <w:rPr>
          <w:rFonts w:ascii="Times New Roman" w:eastAsia="Times New Roman" w:hAnsi="Times New Roman" w:cs="Times New Roman"/>
          <w:kern w:val="0"/>
          <w:sz w:val="24"/>
          <w:szCs w:val="24"/>
          <w:lang w:eastAsia="en-ID"/>
          <w14:ligatures w14:val="none"/>
        </w:rPr>
        <w:t xml:space="preserve"> Siswa membuat adonan</w:t>
      </w:r>
    </w:p>
    <w:p w14:paraId="3034D9A5" w14:textId="77777777" w:rsidR="00E14080" w:rsidRPr="00D4504D" w:rsidRDefault="00E14080" w:rsidP="00E14080">
      <w:pPr>
        <w:spacing w:after="0" w:line="360" w:lineRule="auto"/>
        <w:jc w:val="both"/>
        <w:rPr>
          <w:rFonts w:ascii="Times New Roman" w:hAnsi="Times New Roman" w:cs="Times New Roman"/>
          <w:sz w:val="24"/>
          <w:szCs w:val="24"/>
        </w:rPr>
      </w:pPr>
      <w:r w:rsidRPr="00D4504D">
        <w:rPr>
          <w:rFonts w:ascii="Times New Roman" w:eastAsia="Times New Roman" w:hAnsi="Times New Roman" w:cs="Times New Roman"/>
          <w:kern w:val="0"/>
          <w:sz w:val="24"/>
          <w:szCs w:val="24"/>
          <w:lang w:eastAsia="en-ID"/>
          <w14:ligatures w14:val="none"/>
        </w:rPr>
        <w:t xml:space="preserve">Pembelajaran berdiferensiasi melalui </w:t>
      </w:r>
      <w:r w:rsidRPr="00D4504D">
        <w:rPr>
          <w:rFonts w:ascii="Times New Roman" w:eastAsia="Times New Roman" w:hAnsi="Times New Roman" w:cs="Times New Roman"/>
          <w:i/>
          <w:iCs/>
          <w:kern w:val="0"/>
          <w:sz w:val="24"/>
          <w:szCs w:val="24"/>
          <w:lang w:eastAsia="en-ID"/>
          <w14:ligatures w14:val="none"/>
        </w:rPr>
        <w:t>fun cooking</w:t>
      </w:r>
      <w:r w:rsidRPr="00D4504D">
        <w:rPr>
          <w:rFonts w:ascii="Times New Roman" w:eastAsia="Times New Roman" w:hAnsi="Times New Roman" w:cs="Times New Roman"/>
          <w:kern w:val="0"/>
          <w:sz w:val="24"/>
          <w:szCs w:val="24"/>
          <w:lang w:eastAsia="en-ID"/>
          <w14:ligatures w14:val="none"/>
        </w:rPr>
        <w:t xml:space="preserve"> </w:t>
      </w:r>
      <w:r w:rsidRPr="00D4504D">
        <w:rPr>
          <w:rFonts w:ascii="Times New Roman" w:hAnsi="Times New Roman" w:cs="Times New Roman"/>
          <w:sz w:val="24"/>
          <w:szCs w:val="24"/>
        </w:rPr>
        <w:t xml:space="preserve">yang dilakukan di TK Ceria Bekasi seperti gambar 1 dimana siswa sedang membuat adonan dan menggunakan jenis pembelajaran </w:t>
      </w:r>
      <w:r w:rsidRPr="00D4504D">
        <w:rPr>
          <w:rFonts w:ascii="Times New Roman" w:eastAsia="Times New Roman" w:hAnsi="Times New Roman" w:cs="Times New Roman"/>
          <w:kern w:val="0"/>
          <w:sz w:val="24"/>
          <w:szCs w:val="24"/>
          <w:lang w:eastAsia="en-ID"/>
          <w14:ligatures w14:val="none"/>
        </w:rPr>
        <w:t xml:space="preserve">memilih resep masakan, kelompok berbasis kemampuan, eksplorasi Budaya, dan literasi numerik. Dimana siswa diberikan beberapa resep yang berbeda, yang sesuai dengan tingkat keterampilan dan minat mereka, siswa dibagi ke dalam kelompok berdasarkan tingkat keterampilan memasak mereka serta siswa disuruh memilih resep dari berbagai budaya di seluruh dunia. Dengan menggabungkan </w:t>
      </w:r>
      <w:r w:rsidRPr="00D4504D">
        <w:rPr>
          <w:rFonts w:ascii="Times New Roman" w:eastAsia="Times New Roman" w:hAnsi="Times New Roman" w:cs="Times New Roman"/>
          <w:i/>
          <w:iCs/>
          <w:kern w:val="0"/>
          <w:sz w:val="24"/>
          <w:szCs w:val="24"/>
          <w:lang w:eastAsia="en-ID"/>
          <w14:ligatures w14:val="none"/>
        </w:rPr>
        <w:t>fun cooking</w:t>
      </w:r>
      <w:r w:rsidRPr="00D4504D">
        <w:rPr>
          <w:rFonts w:ascii="Times New Roman" w:eastAsia="Times New Roman" w:hAnsi="Times New Roman" w:cs="Times New Roman"/>
          <w:kern w:val="0"/>
          <w:sz w:val="24"/>
          <w:szCs w:val="24"/>
          <w:lang w:eastAsia="en-ID"/>
          <w14:ligatures w14:val="none"/>
        </w:rPr>
        <w:t xml:space="preserve"> dengan pendekatan pembelajaran berdiferensiasi, Dapat menciptakan pengalaman pembelajaran yang beragam, menarik, dan relevan bagi semua siswa dalam kelas. Hal ini juga dapat membantu siswa mengembangkan berbagai keterampilan, termasuk keterampilan memasak, matematika, pemahaman budaya, dan penelitian. </w:t>
      </w:r>
      <w:r w:rsidRPr="00D4504D">
        <w:rPr>
          <w:rFonts w:ascii="Times New Roman" w:hAnsi="Times New Roman" w:cs="Times New Roman"/>
          <w:sz w:val="24"/>
          <w:szCs w:val="24"/>
          <w:lang w:eastAsia="en-ID"/>
        </w:rPr>
        <w:t xml:space="preserve">Berikut tabel hasil penelitian tentang pembelajaran diferensiasi berbasis fun cooking di luar kelas </w:t>
      </w:r>
      <w:r w:rsidRPr="00D4504D">
        <w:rPr>
          <w:rFonts w:ascii="Times New Roman" w:hAnsi="Times New Roman" w:cs="Times New Roman"/>
          <w:sz w:val="24"/>
          <w:szCs w:val="24"/>
        </w:rPr>
        <w:t>di TK Ceria Bekasi.</w:t>
      </w:r>
      <w:r w:rsidRPr="00D4504D">
        <w:rPr>
          <w:rFonts w:ascii="Times New Roman" w:hAnsi="Times New Roman" w:cs="Times New Roman"/>
          <w:sz w:val="24"/>
          <w:szCs w:val="24"/>
          <w:lang w:eastAsia="en-ID"/>
        </w:rPr>
        <w:t xml:space="preserve"> </w:t>
      </w:r>
    </w:p>
    <w:p w14:paraId="768E5E4A" w14:textId="77777777" w:rsidR="00E14080" w:rsidRPr="00D4504D" w:rsidRDefault="00E14080" w:rsidP="00E14080">
      <w:pPr>
        <w:spacing w:after="0" w:line="360" w:lineRule="auto"/>
        <w:jc w:val="center"/>
        <w:rPr>
          <w:rFonts w:ascii="Times New Roman" w:hAnsi="Times New Roman" w:cs="Times New Roman"/>
          <w:sz w:val="24"/>
          <w:szCs w:val="24"/>
        </w:rPr>
      </w:pPr>
      <w:r w:rsidRPr="00D4504D">
        <w:rPr>
          <w:rFonts w:ascii="Times New Roman" w:hAnsi="Times New Roman" w:cs="Times New Roman"/>
          <w:b/>
          <w:bCs/>
          <w:sz w:val="24"/>
          <w:szCs w:val="24"/>
        </w:rPr>
        <w:t>Tabel 2.</w:t>
      </w:r>
      <w:r w:rsidRPr="00D4504D">
        <w:rPr>
          <w:rFonts w:ascii="Times New Roman" w:hAnsi="Times New Roman" w:cs="Times New Roman"/>
          <w:sz w:val="24"/>
          <w:szCs w:val="24"/>
        </w:rPr>
        <w:t xml:space="preserve"> Tingkat Keberhasilan Pembelajaran Deferensiasi Fun cook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1230"/>
        <w:gridCol w:w="1835"/>
        <w:gridCol w:w="2223"/>
        <w:gridCol w:w="2880"/>
      </w:tblGrid>
      <w:tr w:rsidR="00E14080" w:rsidRPr="00D4504D" w14:paraId="02AE5CE5" w14:textId="77777777" w:rsidTr="0042779A">
        <w:tc>
          <w:tcPr>
            <w:tcW w:w="625" w:type="dxa"/>
            <w:tcBorders>
              <w:top w:val="single" w:sz="4" w:space="0" w:color="auto"/>
              <w:bottom w:val="single" w:sz="4" w:space="0" w:color="auto"/>
            </w:tcBorders>
          </w:tcPr>
          <w:p w14:paraId="4EC4246F"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No</w:t>
            </w:r>
          </w:p>
        </w:tc>
        <w:tc>
          <w:tcPr>
            <w:tcW w:w="1170" w:type="dxa"/>
            <w:tcBorders>
              <w:top w:val="single" w:sz="4" w:space="0" w:color="auto"/>
              <w:bottom w:val="single" w:sz="4" w:space="0" w:color="auto"/>
            </w:tcBorders>
          </w:tcPr>
          <w:p w14:paraId="55B6915C"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Kelompok</w:t>
            </w:r>
          </w:p>
        </w:tc>
        <w:tc>
          <w:tcPr>
            <w:tcW w:w="1891" w:type="dxa"/>
            <w:tcBorders>
              <w:top w:val="single" w:sz="4" w:space="0" w:color="auto"/>
              <w:bottom w:val="single" w:sz="4" w:space="0" w:color="auto"/>
            </w:tcBorders>
          </w:tcPr>
          <w:p w14:paraId="57F36ADC"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Jumlah Peserta</w:t>
            </w:r>
          </w:p>
        </w:tc>
        <w:tc>
          <w:tcPr>
            <w:tcW w:w="2268" w:type="dxa"/>
            <w:tcBorders>
              <w:top w:val="single" w:sz="4" w:space="0" w:color="auto"/>
              <w:bottom w:val="single" w:sz="4" w:space="0" w:color="auto"/>
            </w:tcBorders>
          </w:tcPr>
          <w:p w14:paraId="30575E1A"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Tingkat Keberhasilan</w:t>
            </w:r>
          </w:p>
        </w:tc>
        <w:tc>
          <w:tcPr>
            <w:tcW w:w="2977" w:type="dxa"/>
            <w:tcBorders>
              <w:top w:val="single" w:sz="4" w:space="0" w:color="auto"/>
              <w:bottom w:val="single" w:sz="4" w:space="0" w:color="auto"/>
            </w:tcBorders>
          </w:tcPr>
          <w:p w14:paraId="22C1DFAB"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Tanggapan Peserta</w:t>
            </w:r>
          </w:p>
        </w:tc>
      </w:tr>
      <w:tr w:rsidR="00E14080" w:rsidRPr="00D4504D" w14:paraId="444C724D" w14:textId="77777777" w:rsidTr="0042779A">
        <w:tc>
          <w:tcPr>
            <w:tcW w:w="625" w:type="dxa"/>
            <w:tcBorders>
              <w:top w:val="single" w:sz="4" w:space="0" w:color="auto"/>
            </w:tcBorders>
          </w:tcPr>
          <w:p w14:paraId="762E7263"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1</w:t>
            </w:r>
          </w:p>
        </w:tc>
        <w:tc>
          <w:tcPr>
            <w:tcW w:w="1170" w:type="dxa"/>
            <w:tcBorders>
              <w:top w:val="single" w:sz="4" w:space="0" w:color="auto"/>
            </w:tcBorders>
          </w:tcPr>
          <w:p w14:paraId="6EE73ED1"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A</w:t>
            </w:r>
          </w:p>
        </w:tc>
        <w:tc>
          <w:tcPr>
            <w:tcW w:w="1891" w:type="dxa"/>
            <w:tcBorders>
              <w:top w:val="single" w:sz="4" w:space="0" w:color="auto"/>
            </w:tcBorders>
          </w:tcPr>
          <w:p w14:paraId="3861DCA0"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20</w:t>
            </w:r>
          </w:p>
        </w:tc>
        <w:tc>
          <w:tcPr>
            <w:tcW w:w="2268" w:type="dxa"/>
            <w:tcBorders>
              <w:top w:val="single" w:sz="4" w:space="0" w:color="auto"/>
            </w:tcBorders>
          </w:tcPr>
          <w:p w14:paraId="1D59B3FA"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85 %</w:t>
            </w:r>
          </w:p>
        </w:tc>
        <w:tc>
          <w:tcPr>
            <w:tcW w:w="2977" w:type="dxa"/>
            <w:tcBorders>
              <w:top w:val="single" w:sz="4" w:space="0" w:color="auto"/>
            </w:tcBorders>
          </w:tcPr>
          <w:p w14:paraId="155A4D19"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Positif dan antusias</w:t>
            </w:r>
          </w:p>
        </w:tc>
      </w:tr>
      <w:tr w:rsidR="00E14080" w:rsidRPr="00D4504D" w14:paraId="0944471D" w14:textId="77777777" w:rsidTr="0042779A">
        <w:tc>
          <w:tcPr>
            <w:tcW w:w="625" w:type="dxa"/>
          </w:tcPr>
          <w:p w14:paraId="43C9D2FB"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2</w:t>
            </w:r>
          </w:p>
        </w:tc>
        <w:tc>
          <w:tcPr>
            <w:tcW w:w="1170" w:type="dxa"/>
          </w:tcPr>
          <w:p w14:paraId="30AFCD50"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B</w:t>
            </w:r>
          </w:p>
        </w:tc>
        <w:tc>
          <w:tcPr>
            <w:tcW w:w="1891" w:type="dxa"/>
          </w:tcPr>
          <w:p w14:paraId="63643FA4"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18</w:t>
            </w:r>
          </w:p>
        </w:tc>
        <w:tc>
          <w:tcPr>
            <w:tcW w:w="2268" w:type="dxa"/>
          </w:tcPr>
          <w:p w14:paraId="17EA5EA8"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92 %</w:t>
            </w:r>
          </w:p>
        </w:tc>
        <w:tc>
          <w:tcPr>
            <w:tcW w:w="2977" w:type="dxa"/>
          </w:tcPr>
          <w:p w14:paraId="153E11F9"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Sangat Senang</w:t>
            </w:r>
          </w:p>
        </w:tc>
      </w:tr>
      <w:tr w:rsidR="00E14080" w:rsidRPr="00D4504D" w14:paraId="2B672D4E" w14:textId="77777777" w:rsidTr="0042779A">
        <w:tc>
          <w:tcPr>
            <w:tcW w:w="625" w:type="dxa"/>
          </w:tcPr>
          <w:p w14:paraId="1B68EC38"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3</w:t>
            </w:r>
          </w:p>
        </w:tc>
        <w:tc>
          <w:tcPr>
            <w:tcW w:w="1170" w:type="dxa"/>
          </w:tcPr>
          <w:p w14:paraId="233ADB2A"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C</w:t>
            </w:r>
          </w:p>
        </w:tc>
        <w:tc>
          <w:tcPr>
            <w:tcW w:w="1891" w:type="dxa"/>
          </w:tcPr>
          <w:p w14:paraId="23F6A44A"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22</w:t>
            </w:r>
          </w:p>
        </w:tc>
        <w:tc>
          <w:tcPr>
            <w:tcW w:w="2268" w:type="dxa"/>
          </w:tcPr>
          <w:p w14:paraId="4809700B"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78 %</w:t>
            </w:r>
          </w:p>
        </w:tc>
        <w:tc>
          <w:tcPr>
            <w:tcW w:w="2977" w:type="dxa"/>
          </w:tcPr>
          <w:p w14:paraId="2D1C2293"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Cenderung Positif</w:t>
            </w:r>
          </w:p>
        </w:tc>
      </w:tr>
      <w:tr w:rsidR="00E14080" w:rsidRPr="00D4504D" w14:paraId="0B2C9493" w14:textId="77777777" w:rsidTr="0042779A">
        <w:tc>
          <w:tcPr>
            <w:tcW w:w="625" w:type="dxa"/>
          </w:tcPr>
          <w:p w14:paraId="3041E340"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4</w:t>
            </w:r>
          </w:p>
        </w:tc>
        <w:tc>
          <w:tcPr>
            <w:tcW w:w="1170" w:type="dxa"/>
          </w:tcPr>
          <w:p w14:paraId="6AB7E6E3"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D</w:t>
            </w:r>
          </w:p>
        </w:tc>
        <w:tc>
          <w:tcPr>
            <w:tcW w:w="1891" w:type="dxa"/>
          </w:tcPr>
          <w:p w14:paraId="2C218E19"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25</w:t>
            </w:r>
          </w:p>
        </w:tc>
        <w:tc>
          <w:tcPr>
            <w:tcW w:w="2268" w:type="dxa"/>
          </w:tcPr>
          <w:p w14:paraId="1E5523AF"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88 %</w:t>
            </w:r>
          </w:p>
        </w:tc>
        <w:tc>
          <w:tcPr>
            <w:tcW w:w="2977" w:type="dxa"/>
          </w:tcPr>
          <w:p w14:paraId="4346B8CE" w14:textId="77777777" w:rsidR="00E14080" w:rsidRPr="00D4504D" w:rsidRDefault="00E14080" w:rsidP="00E14080">
            <w:pPr>
              <w:spacing w:line="360" w:lineRule="auto"/>
              <w:jc w:val="center"/>
              <w:rPr>
                <w:rFonts w:ascii="Times New Roman" w:hAnsi="Times New Roman" w:cs="Times New Roman"/>
                <w:sz w:val="24"/>
                <w:szCs w:val="24"/>
              </w:rPr>
            </w:pPr>
            <w:r w:rsidRPr="00D4504D">
              <w:rPr>
                <w:rFonts w:ascii="Times New Roman" w:hAnsi="Times New Roman" w:cs="Times New Roman"/>
                <w:sz w:val="24"/>
                <w:szCs w:val="24"/>
              </w:rPr>
              <w:t>Senang dan Faham</w:t>
            </w:r>
          </w:p>
        </w:tc>
      </w:tr>
    </w:tbl>
    <w:p w14:paraId="484C87CB" w14:textId="77777777" w:rsidR="00E14080" w:rsidRPr="00D4504D" w:rsidRDefault="00E14080" w:rsidP="00E14080">
      <w:pPr>
        <w:pStyle w:val="NormalWeb"/>
        <w:spacing w:before="0" w:beforeAutospacing="0" w:after="0" w:afterAutospacing="0" w:line="360" w:lineRule="auto"/>
        <w:jc w:val="both"/>
      </w:pPr>
      <w:r w:rsidRPr="00D4504D">
        <w:lastRenderedPageBreak/>
        <w:t xml:space="preserve">Pembelajaran diferensiasi berbasis </w:t>
      </w:r>
      <w:r w:rsidRPr="00D4504D">
        <w:rPr>
          <w:i/>
          <w:iCs/>
        </w:rPr>
        <w:t>fun cooking</w:t>
      </w:r>
      <w:r w:rsidRPr="00D4504D">
        <w:t xml:space="preserve"> yang dilakukan di TK Ceria Bekasi  adalah suatu pendekatan pembelajaran yang menggunakan kegiatan memasak sebagai sarana untuk mengajar siswa tentang berbagai konsep dan keterampilan dalam berbagai mata pelajaran, seperti ilmu pengetahuan, matematika, bahasa, seni, dan sebagainya. </w:t>
      </w:r>
      <w:r w:rsidRPr="00D4504D">
        <w:rPr>
          <w:i/>
          <w:iCs/>
        </w:rPr>
        <w:t>Fun cooking</w:t>
      </w:r>
      <w:r w:rsidRPr="00D4504D">
        <w:t xml:space="preserve"> memungkinkan siswa untuk belajar secara aktif melalui pengalaman praktis. Mereka tidak hanya mendengarkan kuliah atau membaca buku, tetapi juga terlibat secara langsung dalam proses memasak. Adapun pendekatan deferensiasi dilakukan untuk dapat  menyesuaikan dengan berbagai tingkat keahlian siswa. Guru dapat mengadaptasi resep dan instruksi untuk memenuhi kebutuhan individu atau kelompok siswa yang berbeda. Ini memungkinkan setiap siswa untuk belajar pada tingkat yang sesuai dengan kemampuannya.</w:t>
      </w:r>
    </w:p>
    <w:p w14:paraId="3B026005" w14:textId="684BC741" w:rsidR="00E14080" w:rsidRPr="00D4504D" w:rsidRDefault="00E14080" w:rsidP="00E14080">
      <w:pPr>
        <w:spacing w:after="0" w:line="360" w:lineRule="auto"/>
        <w:ind w:right="-154"/>
        <w:jc w:val="both"/>
        <w:rPr>
          <w:rFonts w:ascii="Times New Roman" w:hAnsi="Times New Roman" w:cs="Times New Roman"/>
          <w:b/>
          <w:bCs/>
          <w:sz w:val="24"/>
          <w:szCs w:val="24"/>
        </w:rPr>
      </w:pPr>
      <w:r w:rsidRPr="00D4504D">
        <w:rPr>
          <w:rFonts w:ascii="Times New Roman" w:hAnsi="Times New Roman" w:cs="Times New Roman"/>
          <w:b/>
          <w:bCs/>
          <w:sz w:val="24"/>
          <w:szCs w:val="24"/>
        </w:rPr>
        <w:t>PEMBAHASAN</w:t>
      </w:r>
    </w:p>
    <w:p w14:paraId="652A8185" w14:textId="77777777" w:rsidR="00E14080" w:rsidRPr="00D4504D" w:rsidRDefault="00E14080" w:rsidP="00E14080">
      <w:pPr>
        <w:spacing w:after="0"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 xml:space="preserve">Pembelajaran diferensiasi untuk anak usia dini adalah pendekatan yang dirancang untuk mengakomodasi kebutuhan belajar yang beragam di antara anak-anak prasekolah. Pendekatan ini mengakui bahwa setiap anak memiliki tingkat perkembangan, minat, bakat, dan gaya belajar yang berbeda. Oleh karena itu, pembelajaran diferensiasi bertujuan untuk menciptakan lingkungan belajar yang inklusif dan memungkinkan setiap anak untuk berkembang sesuai dengan potensinya </w:t>
      </w:r>
      <w:r w:rsidRPr="00D4504D">
        <w:rPr>
          <w:rFonts w:ascii="Times New Roman" w:eastAsia="Times New Roman" w:hAnsi="Times New Roman" w:cs="Times New Roman"/>
          <w:kern w:val="0"/>
          <w:sz w:val="24"/>
          <w:szCs w:val="24"/>
          <w:lang w:eastAsia="en-ID"/>
          <w14:ligatures w14:val="none"/>
        </w:rPr>
        <w:fldChar w:fldCharType="begin" w:fldLock="1"/>
      </w:r>
      <w:r w:rsidRPr="00D4504D">
        <w:rPr>
          <w:rFonts w:ascii="Times New Roman" w:eastAsia="Times New Roman" w:hAnsi="Times New Roman" w:cs="Times New Roman"/>
          <w:kern w:val="0"/>
          <w:sz w:val="24"/>
          <w:szCs w:val="24"/>
          <w:lang w:eastAsia="en-ID"/>
          <w14:ligatures w14:val="none"/>
        </w:rPr>
        <w:instrText>ADDIN CSL_CITATION {"citationItems":[{"id":"ITEM-1","itemData":{"DOI":"10.51878/healthy.v1i4.1817","ISSN":"2827-8240","abstract":"This journal is a research using a qualitative case study method which was carried out at Raudhatul Athfal Al Fata Pasir Agung, Bangun Purba District, Rokan Hulu Regency with the aim of increasing the understanding of parents and students about the importance of eating a balanced nutritious diet through eating together.Previously the teacher planned meal activities together by communicating them to parents during parenting activities, then explained the technical details via messages in the WhatsApp group, urged parents to provide their children with balanced nutritious food, the teacher monitored children's supplies before eating activities were carried out, asked children what provisions brought, and explained the benefits and content of the food brought by the child. Give rewards to children who bring balanced nutritious food and finish their food. Ask parents what difficulties and benefits are felt from carrying out eating together with a balanced nutritional diet. Assessing goal achievement, improving strategies and concluding joint eating activities can increase awareness of the importance of eating a balanced nutritious diet in children aged 5-6 years who are categorized as very well-developed.The results of observations on the introduction of balanced nutrition at the end of the 3rd cycle/meeting are as follows. 1) Children brought and finished the food they brought as provisions (side dishes, vegetables and fruit) which were categorized as very well-developed (BSB) as many as 13 people or 86.6% of 15 children. 2) Children mentioned types of nutritious food that were categorized as very well-developed (BSB) as many as 13 children or 86.6% of 15 people. 2) Children mentioned the benefits of food such as side dishes, vegetables and fruit for body health which were categorized as very well-developed (BSB) as many as 13 children or 86.6% of 15 children ABSTRAKPenelitian ini menggunakan metode kualitatif study kasus yang dilaksanakan di Raudhatul Athfal Al Fata Pasir Agung, Kecamatan Bangun Purba, Kabupaten Rokan Hulu dengan tujuan Meningkatkan pemahaman orang tua dan murid tentang pentingnya makan makanan bergizi seimbang melalui kegiatan makan bersama. Sebelumnya guru merencanakan kegiatan makan bersama dengan mengkomunikasikannya kepada orang tua pada kegiatan parenting, kemudian menjelaskan detail teknisnya melalui pesan di grup whatsapp, menghimbau orang tua membekali anaknya dengan makanan yang bergizi seimbang, guru memantau bekal anak sebelum…","author":[{"dropping-particle":"","family":"Budiarti","given":"ERNA","non-dropping-particle":"","parse-names":false,"suffix":""},{"dropping-particle":"","family":"ROHMAH","given":"SITI","non-dropping-particle":"","parse-names":false,"suffix":""},{"dropping-particle":"","family":"KASIATI","given":"KASIATI","non-dropping-particle":"","parse-names":false,"suffix":""},{"dropping-particle":"","family":"PERTIWI","given":"HIKMAH","non-dropping-particle":"","parse-names":false,"suffix":""},{"dropping-particle":"","family":"UMILIA","given":"UMILIA","non-dropping-particle":"","parse-names":false,"suffix":""}],"container-title":"HEALTHY : Jurnal Inovasi Riset Ilmu Kesehatan","id":"ITEM-1","issue":"4","issued":{"date-parts":[["2023"]]},"page":"218-229","title":"Meningkatkan Pemahaman Pentingnya Makan Makanan Bergizi Seimbang Melalui Kegiatan Makan Bersama Di Ra Al Fata Rokan Hulu","type":"article-journal","volume":"1"},"uris":["http://www.mendeley.com/documents/?uuid=96609f9f-8140-4c87-96c0-f2a533ba8b8f"]}],"mendeley":{"formattedCitation":"(Budiarti et al., 2023)","plainTextFormattedCitation":"(Budiarti et al., 2023)","previouslyFormattedCitation":"(Budiarti et al., 2023)"},"properties":{"noteIndex":0},"schema":"https://github.com/citation-style-language/schema/raw/master/csl-citation.json"}</w:instrText>
      </w:r>
      <w:r w:rsidRPr="00D4504D">
        <w:rPr>
          <w:rFonts w:ascii="Times New Roman" w:eastAsia="Times New Roman" w:hAnsi="Times New Roman" w:cs="Times New Roman"/>
          <w:kern w:val="0"/>
          <w:sz w:val="24"/>
          <w:szCs w:val="24"/>
          <w:lang w:eastAsia="en-ID"/>
          <w14:ligatures w14:val="none"/>
        </w:rPr>
        <w:fldChar w:fldCharType="separate"/>
      </w:r>
      <w:r w:rsidRPr="00D4504D">
        <w:rPr>
          <w:rFonts w:ascii="Times New Roman" w:eastAsia="Times New Roman" w:hAnsi="Times New Roman" w:cs="Times New Roman"/>
          <w:noProof/>
          <w:kern w:val="0"/>
          <w:sz w:val="24"/>
          <w:szCs w:val="24"/>
          <w:lang w:eastAsia="en-ID"/>
          <w14:ligatures w14:val="none"/>
        </w:rPr>
        <w:t xml:space="preserve">(Budiarti </w:t>
      </w:r>
      <w:r w:rsidRPr="00D4504D">
        <w:rPr>
          <w:rFonts w:ascii="Times New Roman" w:eastAsia="Times New Roman" w:hAnsi="Times New Roman" w:cs="Times New Roman"/>
          <w:i/>
          <w:iCs/>
          <w:noProof/>
          <w:kern w:val="0"/>
          <w:sz w:val="24"/>
          <w:szCs w:val="24"/>
          <w:lang w:eastAsia="en-ID"/>
          <w14:ligatures w14:val="none"/>
        </w:rPr>
        <w:t>et al.</w:t>
      </w:r>
      <w:r w:rsidRPr="00D4504D">
        <w:rPr>
          <w:rFonts w:ascii="Times New Roman" w:eastAsia="Times New Roman" w:hAnsi="Times New Roman" w:cs="Times New Roman"/>
          <w:noProof/>
          <w:kern w:val="0"/>
          <w:sz w:val="24"/>
          <w:szCs w:val="24"/>
          <w:lang w:eastAsia="en-ID"/>
          <w14:ligatures w14:val="none"/>
        </w:rPr>
        <w:t xml:space="preserve"> 2023)</w:t>
      </w:r>
      <w:r w:rsidRPr="00D4504D">
        <w:rPr>
          <w:rFonts w:ascii="Times New Roman" w:eastAsia="Times New Roman" w:hAnsi="Times New Roman" w:cs="Times New Roman"/>
          <w:kern w:val="0"/>
          <w:sz w:val="24"/>
          <w:szCs w:val="24"/>
          <w:lang w:eastAsia="en-ID"/>
          <w14:ligatures w14:val="none"/>
        </w:rPr>
        <w:fldChar w:fldCharType="end"/>
      </w:r>
      <w:r w:rsidRPr="00D4504D">
        <w:rPr>
          <w:rFonts w:ascii="Times New Roman" w:eastAsia="Times New Roman" w:hAnsi="Times New Roman" w:cs="Times New Roman"/>
          <w:kern w:val="0"/>
          <w:sz w:val="24"/>
          <w:szCs w:val="24"/>
          <w:lang w:eastAsia="en-ID"/>
          <w14:ligatures w14:val="none"/>
        </w:rPr>
        <w:t>. Untuk mengimplementasikan pembelajaran diferensiasi pada anak usia dini dapat dilakukan dengan cara  Guru atau pengasuh harus memahami kebutuhan, minat, dan tingkat perkembangan setiap anak secara individual. Observasi rutin, percakapan dengan orang tua, dan pengamatan terhadap anak adalah kunci dalam memahami karakteristik unik mereka. Selain itu guru juga perlu mengorganisasi anak-anak ke dalam kelompok-kelompok kecil dengan basis kesamaan minat atau tingkat kemampuan dapat membantu memberikan pengalaman belajar yang lebih sesuai. Ini memungkinkan guru untuk memberikan materi yang lebih relevan untuk setiap kelompok.</w:t>
      </w:r>
    </w:p>
    <w:p w14:paraId="5103B802" w14:textId="77777777" w:rsidR="00857B90" w:rsidRPr="00D4504D" w:rsidRDefault="00857B90" w:rsidP="00E14080">
      <w:pPr>
        <w:spacing w:after="0" w:line="360" w:lineRule="auto"/>
        <w:jc w:val="both"/>
        <w:rPr>
          <w:rFonts w:ascii="Times New Roman" w:eastAsia="Times New Roman" w:hAnsi="Times New Roman" w:cs="Times New Roman"/>
          <w:kern w:val="0"/>
          <w:sz w:val="24"/>
          <w:szCs w:val="24"/>
          <w:lang w:eastAsia="en-ID"/>
          <w14:ligatures w14:val="none"/>
        </w:rPr>
      </w:pPr>
    </w:p>
    <w:p w14:paraId="2AB7C620" w14:textId="77777777" w:rsidR="00E14080" w:rsidRPr="00D4504D" w:rsidRDefault="00E14080" w:rsidP="00E14080">
      <w:pPr>
        <w:pStyle w:val="NormalWeb"/>
        <w:spacing w:before="0" w:beforeAutospacing="0" w:after="0" w:afterAutospacing="0" w:line="360" w:lineRule="auto"/>
        <w:jc w:val="both"/>
      </w:pPr>
      <w:r w:rsidRPr="00D4504D">
        <w:rPr>
          <w:i/>
          <w:iCs/>
        </w:rPr>
        <w:t>Fun cooking</w:t>
      </w:r>
      <w:r w:rsidRPr="00D4504D">
        <w:t xml:space="preserve"> juga memungkinkan integrasi berbagai mata pelajaran ke dalam satu kegiatan. Misalnya, siswa dapat mempelajari tentang sifat-sifat kimia bahan makanan, melakukan perhitungan matematika saat mengukur bahan, dan meningkatkan keterampilan bahasa melalui penulisan resep atau presentasi tentang makanan yang mereka buat. Selain pembelajaran akademis, </w:t>
      </w:r>
      <w:r w:rsidRPr="00D4504D">
        <w:rPr>
          <w:i/>
          <w:iCs/>
        </w:rPr>
        <w:t xml:space="preserve">fun cooking </w:t>
      </w:r>
      <w:r w:rsidRPr="00D4504D">
        <w:t xml:space="preserve">juga membantu siswa mengembangkan keterampilan praktis yang berguna sepanjang hidup, seperti keterampilan memasak dan perencanaan </w:t>
      </w:r>
      <w:r w:rsidRPr="00D4504D">
        <w:lastRenderedPageBreak/>
        <w:t xml:space="preserve">makanan sehat. Siswa diberi kebebasan untuk bereksperimen dengan bahan makanan, menciptakan resep mereka sendiri, dan menggali kreativitas mereka dalam memasak. </w:t>
      </w:r>
      <w:r w:rsidRPr="00D4504D">
        <w:rPr>
          <w:i/>
          <w:iCs/>
        </w:rPr>
        <w:t>Fun cooking</w:t>
      </w:r>
      <w:r w:rsidRPr="00D4504D">
        <w:t xml:space="preserve"> juga dapat digunakan untuk mengajarkan siswa tentang gizi dan makanan sehat, membantu mereka memahami pentingnya makanan yang seimbang. Siswa dapat bekerja dalam tim untuk menyiapkan hidangan, mempromosikan kerja sama, komunikasi, dan keterampilan sosial.</w:t>
      </w:r>
    </w:p>
    <w:p w14:paraId="062E2865" w14:textId="77777777" w:rsidR="00857B90" w:rsidRPr="00D4504D" w:rsidRDefault="00857B90" w:rsidP="00E14080">
      <w:pPr>
        <w:pStyle w:val="NormalWeb"/>
        <w:spacing w:before="0" w:beforeAutospacing="0" w:after="0" w:afterAutospacing="0" w:line="360" w:lineRule="auto"/>
        <w:jc w:val="both"/>
      </w:pPr>
    </w:p>
    <w:p w14:paraId="6738884C" w14:textId="77777777" w:rsidR="00E14080" w:rsidRPr="00D4504D" w:rsidRDefault="00E14080" w:rsidP="00E14080">
      <w:pPr>
        <w:spacing w:after="0" w:line="360" w:lineRule="auto"/>
        <w:jc w:val="both"/>
        <w:rPr>
          <w:rFonts w:ascii="Times New Roman" w:hAnsi="Times New Roman" w:cs="Times New Roman"/>
          <w:sz w:val="24"/>
          <w:szCs w:val="24"/>
          <w:lang w:eastAsia="en-ID"/>
        </w:rPr>
      </w:pPr>
      <w:r w:rsidRPr="00D4504D">
        <w:rPr>
          <w:rFonts w:ascii="Times New Roman" w:hAnsi="Times New Roman" w:cs="Times New Roman"/>
          <w:sz w:val="24"/>
          <w:szCs w:val="24"/>
          <w:lang w:eastAsia="en-ID"/>
        </w:rPr>
        <w:t xml:space="preserve">Penggunaan media </w:t>
      </w:r>
      <w:r w:rsidRPr="00D4504D">
        <w:rPr>
          <w:rFonts w:ascii="Times New Roman" w:hAnsi="Times New Roman" w:cs="Times New Roman"/>
          <w:i/>
          <w:iCs/>
          <w:sz w:val="24"/>
          <w:szCs w:val="24"/>
          <w:lang w:eastAsia="en-ID"/>
        </w:rPr>
        <w:t>fun cooking</w:t>
      </w:r>
      <w:r w:rsidRPr="00D4504D">
        <w:rPr>
          <w:rFonts w:ascii="Times New Roman" w:hAnsi="Times New Roman" w:cs="Times New Roman"/>
          <w:sz w:val="24"/>
          <w:szCs w:val="24"/>
          <w:lang w:eastAsia="en-ID"/>
        </w:rPr>
        <w:t xml:space="preserve"> di luar kelas sebagai media pembelajaran berdiferensiasi dapat memberikan banyak manfaat dalam proses pembelajaran. </w:t>
      </w:r>
      <w:r w:rsidRPr="00D4504D">
        <w:rPr>
          <w:rFonts w:ascii="Times New Roman" w:hAnsi="Times New Roman" w:cs="Times New Roman"/>
          <w:i/>
          <w:iCs/>
          <w:sz w:val="24"/>
          <w:szCs w:val="24"/>
          <w:lang w:eastAsia="en-ID"/>
        </w:rPr>
        <w:t>Fun cooking</w:t>
      </w:r>
      <w:r w:rsidRPr="00D4504D">
        <w:rPr>
          <w:rFonts w:ascii="Times New Roman" w:hAnsi="Times New Roman" w:cs="Times New Roman"/>
          <w:sz w:val="24"/>
          <w:szCs w:val="24"/>
          <w:lang w:eastAsia="en-ID"/>
        </w:rPr>
        <w:t xml:space="preserve">, atau memasak dengan elemen kesenangan dan kreativitas, dapat menjadi cara yang efektif untuk mempersonalisasi pengalaman pembelajaran dan memenuhi kebutuhan berbagai gaya belajar siswa. </w:t>
      </w:r>
      <w:r w:rsidRPr="00D4504D">
        <w:rPr>
          <w:rFonts w:ascii="Times New Roman" w:hAnsi="Times New Roman" w:cs="Times New Roman"/>
          <w:i/>
          <w:iCs/>
          <w:sz w:val="24"/>
          <w:szCs w:val="24"/>
          <w:lang w:eastAsia="en-ID"/>
        </w:rPr>
        <w:t>Fun cooking</w:t>
      </w:r>
      <w:r w:rsidRPr="00D4504D">
        <w:rPr>
          <w:rFonts w:ascii="Times New Roman" w:hAnsi="Times New Roman" w:cs="Times New Roman"/>
          <w:sz w:val="24"/>
          <w:szCs w:val="24"/>
          <w:lang w:eastAsia="en-ID"/>
        </w:rPr>
        <w:t xml:space="preserve"> membawa dimensi praktis dan pengalaman langsung ke dalam pembelajaran. Siswa dapat belajar melalui tangan mereka sendiri, meningkatkan pemahaman konsep-konsep matematika, ilmu pengetahuan, dan bahasa dalam konteks nyata. Aktivitas ini memungkinkan siswa untuk merasakan, mencium, dan melibatkan panca indera mereka, yang dapat memperdalam pemahaman konsep-konsep tersebut. </w:t>
      </w:r>
    </w:p>
    <w:p w14:paraId="7ED1C12B" w14:textId="77777777" w:rsidR="00E14080" w:rsidRPr="00D4504D" w:rsidRDefault="00E14080" w:rsidP="00E14080">
      <w:pPr>
        <w:spacing w:after="0" w:line="360" w:lineRule="auto"/>
        <w:jc w:val="both"/>
        <w:rPr>
          <w:rFonts w:ascii="Times New Roman" w:hAnsi="Times New Roman" w:cs="Times New Roman"/>
          <w:sz w:val="24"/>
          <w:szCs w:val="24"/>
          <w:lang w:eastAsia="en-ID"/>
        </w:rPr>
      </w:pPr>
      <w:r w:rsidRPr="00D4504D">
        <w:rPr>
          <w:rFonts w:ascii="Times New Roman" w:hAnsi="Times New Roman" w:cs="Times New Roman"/>
          <w:i/>
          <w:iCs/>
          <w:sz w:val="24"/>
          <w:szCs w:val="24"/>
          <w:lang w:eastAsia="en-ID"/>
        </w:rPr>
        <w:t>Fun cooking</w:t>
      </w:r>
      <w:r w:rsidRPr="00D4504D">
        <w:rPr>
          <w:rFonts w:ascii="Times New Roman" w:hAnsi="Times New Roman" w:cs="Times New Roman"/>
          <w:sz w:val="24"/>
          <w:szCs w:val="24"/>
          <w:lang w:eastAsia="en-ID"/>
        </w:rPr>
        <w:t xml:space="preserve"> juga dapat diadaptasi untuk memenuhi kebutuhan berbagai gaya belajar. Siswa visual dapat memahami konsep melalui demonstrasi, sementara siswa kinestetik dapat terlibat secara fisik dalam memasak. Selain itu, diskusi tentang resep dan bahan-bahan dapat mendukung siswa auditori. Dengan demikian, media ini dapat membantu guru menciptakan lingkungan pembelajaran yang berbeda sesuai dengan preferensi dan kebutuhan siswa. Fun cooking tidak hanya membantu siswa memahami konsep akademis, tetapi juga memperkenalkan mereka pada keterampilan praktis yang dapat diterapkan dalam kehidupan sehari-hari. Siswa dapat belajar tentang gizi, kesehatan, dan keterampilan memasak, yang semuanya mendukung pengembangan keterampilan hidup yang penting. Aktivitas memasak dapat menjadi platform untuk meningkatkan keterlibatan siswa dalam kolaborasi dan komunikasi. Mereka dapat bekerja sama dalam kelompok untuk merencanakan dan melaksanakan resep, berbagi ide, dan memecahkan masalah bersama-sama. Ini menciptakan lingkungan belajar sosial yang positif. </w:t>
      </w:r>
    </w:p>
    <w:p w14:paraId="5A189C0B" w14:textId="77777777" w:rsidR="00857B90" w:rsidRPr="00D4504D" w:rsidRDefault="00857B90" w:rsidP="00E14080">
      <w:pPr>
        <w:spacing w:after="0" w:line="360" w:lineRule="auto"/>
        <w:jc w:val="both"/>
        <w:rPr>
          <w:rFonts w:ascii="Times New Roman" w:hAnsi="Times New Roman" w:cs="Times New Roman"/>
          <w:sz w:val="24"/>
          <w:szCs w:val="24"/>
          <w:lang w:eastAsia="en-ID"/>
        </w:rPr>
      </w:pPr>
    </w:p>
    <w:p w14:paraId="4FEC8E99" w14:textId="77777777" w:rsidR="00E14080" w:rsidRPr="00D4504D" w:rsidRDefault="00E14080" w:rsidP="00E14080">
      <w:pPr>
        <w:spacing w:after="0" w:line="360" w:lineRule="auto"/>
        <w:jc w:val="both"/>
        <w:rPr>
          <w:rFonts w:ascii="Times New Roman" w:hAnsi="Times New Roman" w:cs="Times New Roman"/>
          <w:sz w:val="24"/>
          <w:szCs w:val="24"/>
          <w:lang w:eastAsia="en-ID"/>
        </w:rPr>
      </w:pPr>
      <w:r w:rsidRPr="00D4504D">
        <w:rPr>
          <w:rFonts w:ascii="Times New Roman" w:hAnsi="Times New Roman" w:cs="Times New Roman"/>
          <w:i/>
          <w:iCs/>
          <w:sz w:val="24"/>
          <w:szCs w:val="24"/>
          <w:lang w:eastAsia="en-ID"/>
        </w:rPr>
        <w:t>Fun cooking</w:t>
      </w:r>
      <w:r w:rsidRPr="00D4504D">
        <w:rPr>
          <w:rFonts w:ascii="Times New Roman" w:hAnsi="Times New Roman" w:cs="Times New Roman"/>
          <w:sz w:val="24"/>
          <w:szCs w:val="24"/>
          <w:lang w:eastAsia="en-ID"/>
        </w:rPr>
        <w:t xml:space="preserve"> memberikan kesempatan bagi siswa untuk mengembangkan kreativitas mereka. Mereka dapat bereksperimen dengan bahan-bahan dan menciptakan variasi dari resep dasar. </w:t>
      </w:r>
      <w:r w:rsidRPr="00D4504D">
        <w:rPr>
          <w:rFonts w:ascii="Times New Roman" w:hAnsi="Times New Roman" w:cs="Times New Roman"/>
          <w:sz w:val="24"/>
          <w:szCs w:val="24"/>
          <w:lang w:eastAsia="en-ID"/>
        </w:rPr>
        <w:lastRenderedPageBreak/>
        <w:t xml:space="preserve">Hal ini tidak hanya meningkatkan keterampilan kreatif, tetapi juga mendorong siswa untuk berpikir di luar kelas. Hasil akhir dari kegiatan </w:t>
      </w:r>
      <w:r w:rsidRPr="00D4504D">
        <w:rPr>
          <w:rFonts w:ascii="Times New Roman" w:hAnsi="Times New Roman" w:cs="Times New Roman"/>
          <w:i/>
          <w:iCs/>
          <w:sz w:val="24"/>
          <w:szCs w:val="24"/>
          <w:lang w:eastAsia="en-ID"/>
        </w:rPr>
        <w:t>fun cooking</w:t>
      </w:r>
      <w:r w:rsidRPr="00D4504D">
        <w:rPr>
          <w:rFonts w:ascii="Times New Roman" w:hAnsi="Times New Roman" w:cs="Times New Roman"/>
          <w:sz w:val="24"/>
          <w:szCs w:val="24"/>
          <w:lang w:eastAsia="en-ID"/>
        </w:rPr>
        <w:t xml:space="preserve"> dapat dijadikan ukuran kinerja siswa. Mereka dapat mengevaluasi hasil masakan mereka, merinci proses yang mereka lakukan, dan membuat refleksi tentang pembelajaran mereka. Ini memberikan gambaran yang nyata tentang pemahaman siswa terhadap konsep-konsep tertentu. Penggunaan media </w:t>
      </w:r>
      <w:r w:rsidRPr="00D4504D">
        <w:rPr>
          <w:rFonts w:ascii="Times New Roman" w:hAnsi="Times New Roman" w:cs="Times New Roman"/>
          <w:i/>
          <w:iCs/>
          <w:sz w:val="24"/>
          <w:szCs w:val="24"/>
          <w:lang w:eastAsia="en-ID"/>
        </w:rPr>
        <w:t>fun cooking</w:t>
      </w:r>
      <w:r w:rsidRPr="00D4504D">
        <w:rPr>
          <w:rFonts w:ascii="Times New Roman" w:hAnsi="Times New Roman" w:cs="Times New Roman"/>
          <w:sz w:val="24"/>
          <w:szCs w:val="24"/>
          <w:lang w:eastAsia="en-ID"/>
        </w:rPr>
        <w:t xml:space="preserve"> di luar kelas sebagai media pembelajaran berdiferensiasi dapat menciptakan pengalaman pembelajaran yang menarik, mendalam, dan relevan bagi setiap siswa. Ini mendukung prinsip-prinsip pembelajaran berbasis pengalaman dan memberikan kesempatan untuk pengembangan keterampilan hidup yang berharga.</w:t>
      </w:r>
    </w:p>
    <w:p w14:paraId="412766B6" w14:textId="77777777" w:rsidR="00E14080" w:rsidRPr="00D4504D" w:rsidRDefault="00E14080" w:rsidP="00E14080">
      <w:pPr>
        <w:spacing w:after="0" w:line="360" w:lineRule="auto"/>
        <w:jc w:val="both"/>
        <w:rPr>
          <w:rFonts w:ascii="Times New Roman" w:eastAsia="Times New Roman" w:hAnsi="Times New Roman" w:cs="Times New Roman"/>
          <w:kern w:val="0"/>
          <w:sz w:val="24"/>
          <w:szCs w:val="24"/>
          <w:lang w:eastAsia="en-ID"/>
          <w14:ligatures w14:val="none"/>
        </w:rPr>
      </w:pPr>
      <w:r w:rsidRPr="00D4504D">
        <w:rPr>
          <w:rFonts w:ascii="Times New Roman" w:eastAsia="Times New Roman" w:hAnsi="Times New Roman" w:cs="Times New Roman"/>
          <w:kern w:val="0"/>
          <w:sz w:val="24"/>
          <w:szCs w:val="24"/>
          <w:lang w:eastAsia="en-ID"/>
          <w14:ligatures w14:val="none"/>
        </w:rPr>
        <w:t xml:space="preserve">Ada perbedaan kritis antara pemahaman yang dangkal dan dirumuskan tentang diferensiasi dan pemahaman yang mendalam dan bermakna yang dapat diterapkan dengan baik dan penyesuaian yang terus-menerus </w:t>
      </w:r>
      <w:r w:rsidRPr="00D4504D">
        <w:rPr>
          <w:rFonts w:ascii="Times New Roman" w:eastAsia="Times New Roman" w:hAnsi="Times New Roman" w:cs="Times New Roman"/>
          <w:kern w:val="0"/>
          <w:sz w:val="24"/>
          <w:szCs w:val="24"/>
          <w:lang w:eastAsia="en-ID"/>
          <w14:ligatures w14:val="none"/>
        </w:rPr>
        <w:fldChar w:fldCharType="begin" w:fldLock="1"/>
      </w:r>
      <w:r w:rsidRPr="00D4504D">
        <w:rPr>
          <w:rFonts w:ascii="Times New Roman" w:eastAsia="Times New Roman" w:hAnsi="Times New Roman" w:cs="Times New Roman"/>
          <w:kern w:val="0"/>
          <w:sz w:val="24"/>
          <w:szCs w:val="24"/>
          <w:lang w:eastAsia="en-ID"/>
          <w14:ligatures w14:val="none"/>
        </w:rPr>
        <w:instrText>ADDIN CSL_CITATION {"citationItems":[{"id":"ITEM-1","itemData":{"DOI":"https://doi.org/10.1016/j.tate.2017.09.017","ISSN":"0742-051X","author":[{"dropping-particle":"","family":"Dack","given":"Hilary","non-dropping-particle":"","parse-names":false,"suffix":""}],"container-title":"Teaching and Teacher Education","id":"ITEM-1","issued":{"date-parts":[["2018"]]},"page":"62-74","title":"Structuring teacher candidate learning about differentiated instruction through coursework","type":"article-journal","volume":"69"},"uris":["http://www.mendeley.com/documents/?uuid=b1394e7b-2d26-4dd7-bfbc-417e9e07cb41"]}],"mendeley":{"formattedCitation":"(Dack, 2018)","plainTextFormattedCitation":"(Dack, 2018)","previouslyFormattedCitation":"(Dack, 2018)"},"properties":{"noteIndex":0},"schema":"https://github.com/citation-style-language/schema/raw/master/csl-citation.json"}</w:instrText>
      </w:r>
      <w:r w:rsidRPr="00D4504D">
        <w:rPr>
          <w:rFonts w:ascii="Times New Roman" w:eastAsia="Times New Roman" w:hAnsi="Times New Roman" w:cs="Times New Roman"/>
          <w:kern w:val="0"/>
          <w:sz w:val="24"/>
          <w:szCs w:val="24"/>
          <w:lang w:eastAsia="en-ID"/>
          <w14:ligatures w14:val="none"/>
        </w:rPr>
        <w:fldChar w:fldCharType="separate"/>
      </w:r>
      <w:r w:rsidRPr="00D4504D">
        <w:rPr>
          <w:rFonts w:ascii="Times New Roman" w:eastAsia="Times New Roman" w:hAnsi="Times New Roman" w:cs="Times New Roman"/>
          <w:noProof/>
          <w:kern w:val="0"/>
          <w:sz w:val="24"/>
          <w:szCs w:val="24"/>
          <w:lang w:eastAsia="en-ID"/>
          <w14:ligatures w14:val="none"/>
        </w:rPr>
        <w:t>(Dack. 2018)</w:t>
      </w:r>
      <w:r w:rsidRPr="00D4504D">
        <w:rPr>
          <w:rFonts w:ascii="Times New Roman" w:eastAsia="Times New Roman" w:hAnsi="Times New Roman" w:cs="Times New Roman"/>
          <w:kern w:val="0"/>
          <w:sz w:val="24"/>
          <w:szCs w:val="24"/>
          <w:lang w:eastAsia="en-ID"/>
          <w14:ligatures w14:val="none"/>
        </w:rPr>
        <w:fldChar w:fldCharType="end"/>
      </w:r>
      <w:r w:rsidRPr="00D4504D">
        <w:rPr>
          <w:rFonts w:ascii="Times New Roman" w:eastAsia="Times New Roman" w:hAnsi="Times New Roman" w:cs="Times New Roman"/>
          <w:kern w:val="0"/>
          <w:sz w:val="24"/>
          <w:szCs w:val="24"/>
          <w:lang w:eastAsia="en-ID"/>
          <w14:ligatures w14:val="none"/>
        </w:rPr>
        <w:t xml:space="preserve">. Selain itu juga guru harus menggunakan berbagai sumber daya dan materi pembelajaran yang berbeda, seperti buku, mainan, permainan, musik, dan seni, untuk menarik minat anak-anak dan mengakomodasi gaya belajar yang berbeda. Penyediaan pilihan: Memberikan anak-anak pilihan dalam aktivitas atau tugas yang sesuai dengan minat mereka. Ini memberi mereka rasa kendali dan motivasi dalam belajar. Penilaian formatif: Menggunakan penilaian formatif secara terus-menerus untuk memahami perkembangan setiap anak dan menyesuaikan pengajaran berdasarkan hasil penilaian. Melibatkan orang tua dalam proses pendidikan anak-anak untuk memahami lebih baik kebutuhan mereka dan mendukung pengembangan mereka di rumah </w:t>
      </w:r>
      <w:r w:rsidRPr="00D4504D">
        <w:rPr>
          <w:rFonts w:ascii="Times New Roman" w:eastAsia="Times New Roman" w:hAnsi="Times New Roman" w:cs="Times New Roman"/>
          <w:kern w:val="0"/>
          <w:sz w:val="24"/>
          <w:szCs w:val="24"/>
          <w:lang w:eastAsia="en-ID"/>
          <w14:ligatures w14:val="none"/>
        </w:rPr>
        <w:fldChar w:fldCharType="begin" w:fldLock="1"/>
      </w:r>
      <w:r w:rsidRPr="00D4504D">
        <w:rPr>
          <w:rFonts w:ascii="Times New Roman" w:eastAsia="Times New Roman" w:hAnsi="Times New Roman" w:cs="Times New Roman"/>
          <w:kern w:val="0"/>
          <w:sz w:val="24"/>
          <w:szCs w:val="24"/>
          <w:lang w:eastAsia="en-ID"/>
          <w14:ligatures w14:val="none"/>
        </w:rPr>
        <w:instrText>ADDIN CSL_CITATION {"citationItems":[{"id":"ITEM-1","itemData":{"DOI":"10.31004/obsesi.v7i5.5165","author":[{"dropping-particle":"","family":"Budiarti","given":"Erna","non-dropping-particle":"","parse-names":false,"suffix":""}],"id":"ITEM-1","issue":"5","issued":{"date-parts":[["2023"]]},"page":"5553-5563","title":"Efektifitas Penggunaan Smartphone oleh Orang Tua dalam Membantu Pembelajaran Anak Usia Dini","type":"article-journal","volume":"7"},"uris":["http://www.mendeley.com/documents/?uuid=9c4b2af3-ccb9-4524-b6fc-7972641f6d77"]}],"mendeley":{"formattedCitation":"(Budiarti, 2023)","plainTextFormattedCitation":"(Budiarti, 2023)","previouslyFormattedCitation":"(Budiarti, 2023)"},"properties":{"noteIndex":0},"schema":"https://github.com/citation-style-language/schema/raw/master/csl-citation.json"}</w:instrText>
      </w:r>
      <w:r w:rsidRPr="00D4504D">
        <w:rPr>
          <w:rFonts w:ascii="Times New Roman" w:eastAsia="Times New Roman" w:hAnsi="Times New Roman" w:cs="Times New Roman"/>
          <w:kern w:val="0"/>
          <w:sz w:val="24"/>
          <w:szCs w:val="24"/>
          <w:lang w:eastAsia="en-ID"/>
          <w14:ligatures w14:val="none"/>
        </w:rPr>
        <w:fldChar w:fldCharType="separate"/>
      </w:r>
      <w:r w:rsidRPr="00D4504D">
        <w:rPr>
          <w:rFonts w:ascii="Times New Roman" w:eastAsia="Times New Roman" w:hAnsi="Times New Roman" w:cs="Times New Roman"/>
          <w:noProof/>
          <w:kern w:val="0"/>
          <w:sz w:val="24"/>
          <w:szCs w:val="24"/>
          <w:lang w:eastAsia="en-ID"/>
          <w14:ligatures w14:val="none"/>
        </w:rPr>
        <w:t>(Budiarti. 2023)</w:t>
      </w:r>
      <w:r w:rsidRPr="00D4504D">
        <w:rPr>
          <w:rFonts w:ascii="Times New Roman" w:eastAsia="Times New Roman" w:hAnsi="Times New Roman" w:cs="Times New Roman"/>
          <w:kern w:val="0"/>
          <w:sz w:val="24"/>
          <w:szCs w:val="24"/>
          <w:lang w:eastAsia="en-ID"/>
          <w14:ligatures w14:val="none"/>
        </w:rPr>
        <w:fldChar w:fldCharType="end"/>
      </w:r>
      <w:r w:rsidRPr="00D4504D">
        <w:rPr>
          <w:rFonts w:ascii="Times New Roman" w:eastAsia="Times New Roman" w:hAnsi="Times New Roman" w:cs="Times New Roman"/>
          <w:kern w:val="0"/>
          <w:sz w:val="24"/>
          <w:szCs w:val="24"/>
          <w:lang w:eastAsia="en-ID"/>
          <w14:ligatures w14:val="none"/>
        </w:rPr>
        <w:t>. Komunikasi terbuka: Membuka saluran komunikasi yang terbuka antara guru, anak-anak, dan orang tua untuk membicarakan kemajuan, kebutuhan, dan perubahan yang diperlukan.</w:t>
      </w:r>
    </w:p>
    <w:p w14:paraId="1F9C39DF" w14:textId="77777777" w:rsidR="00E14080" w:rsidRPr="00D4504D" w:rsidRDefault="00E14080" w:rsidP="00E14080">
      <w:pPr>
        <w:pStyle w:val="NormalWeb"/>
        <w:spacing w:before="0" w:beforeAutospacing="0" w:after="0" w:afterAutospacing="0" w:line="360" w:lineRule="auto"/>
        <w:jc w:val="both"/>
      </w:pPr>
      <w:r w:rsidRPr="00D4504D">
        <w:t xml:space="preserve">Pembelajaran melalui kegiatan di luar kelas dapat menjadi pendekatan yang efektif dalam menstimulasi perkembangan anak. Pendekatan ini dikenal sebagai "pembelajaran di luar kelas" atau "pembelajaran luar ruangan." Hal ini bisa mencakup berbagai jenis kegiatan, seperti kunjungan lapangan, ekskursi, proyek-proyek praktis, pembelajaran berbasis pengalaman, dan sebagainya. Bermain memasak yang menyenangkan memasak makanan sehat sangat dibutuhkan oleh tubuh anak agar sistem kekebalan tubuh kuat, menghasilkan perasaan Bahagia dan mengurangi stres yang menyebabkan motivasi </w:t>
      </w:r>
      <w:r w:rsidRPr="00D4504D">
        <w:fldChar w:fldCharType="begin" w:fldLock="1"/>
      </w:r>
      <w:r w:rsidRPr="00D4504D">
        <w:instrText>ADDIN CSL_CITATION {"citationItems":[{"id":"ITEM-1","itemData":{"DOI":"10.2991/assehr.k.210322.003","abstract":"This research is considered important to describe learning motivation in Early Childhood from home during the outbreak of the Coronavirus. Fun cooking activity is one of the activities that are useful for early childhood in reducing canned food produced abroad by cooking healthy food at home with family. This learning method is also interesting to increase learning motivation in early childhood. As an education and curriculum consultant in implementing Merdeka Belajar (Freedom of Learning) in the face of disasters that require adherence to health regulations by studying at home, maintaining distance, a healthy lifestyle, washing hands, and checking body temperature during the Covid-19 pandemic. It can be concluded that children's motivation can be built by expressing themselves starting with a sense of being at home, communicating more closely, and appreciating the use of various learning media at home while playing Fun Cooking.","author":[{"dropping-particle":"","family":"Budiarti","given":"Erna","non-dropping-particle":"","parse-names":false,"suffix":""}],"container-title":"Proceedings of the 5th International Conference on Early Childhood Education (ICECE 2020)","id":"ITEM-1","issue":"Icece 2020","issued":{"date-parts":[["2021"]]},"page":"10-13","title":"Fun Cooking to Increase Early Childhood Learning Motivation During Covid-19 Pandemic","type":"article-journal","volume":"538"},"uris":["http://www.mendeley.com/documents/?uuid=2fa93599-8f02-4c32-8886-ad08ad604f30"]}],"mendeley":{"formattedCitation":"(Budiarti, 2021)","plainTextFormattedCitation":"(Budiarti, 2021)","previouslyFormattedCitation":"(Budiarti, 2021)"},"properties":{"noteIndex":0},"schema":"https://github.com/citation-style-language/schema/raw/master/csl-citation.json"}</w:instrText>
      </w:r>
      <w:r w:rsidRPr="00D4504D">
        <w:fldChar w:fldCharType="separate"/>
      </w:r>
      <w:r w:rsidRPr="00D4504D">
        <w:rPr>
          <w:noProof/>
        </w:rPr>
        <w:t>(Budiarti. 2021)</w:t>
      </w:r>
      <w:r w:rsidRPr="00D4504D">
        <w:fldChar w:fldCharType="end"/>
      </w:r>
      <w:r w:rsidRPr="00D4504D">
        <w:t>.</w:t>
      </w:r>
    </w:p>
    <w:p w14:paraId="66083D09" w14:textId="77777777" w:rsidR="00857B90" w:rsidRPr="00D4504D" w:rsidRDefault="00857B90" w:rsidP="00E14080">
      <w:pPr>
        <w:pStyle w:val="NormalWeb"/>
        <w:spacing w:before="0" w:beforeAutospacing="0" w:after="0" w:afterAutospacing="0" w:line="360" w:lineRule="auto"/>
        <w:jc w:val="both"/>
      </w:pPr>
    </w:p>
    <w:p w14:paraId="4764ED1D" w14:textId="77777777" w:rsidR="00E14080" w:rsidRPr="00D4504D" w:rsidRDefault="00E14080" w:rsidP="00E14080">
      <w:pPr>
        <w:pStyle w:val="NormalWeb"/>
        <w:spacing w:before="0" w:beforeAutospacing="0" w:after="0" w:afterAutospacing="0" w:line="360" w:lineRule="auto"/>
        <w:jc w:val="both"/>
      </w:pPr>
      <w:r w:rsidRPr="00D4504D">
        <w:lastRenderedPageBreak/>
        <w:t>Berikut beberapa alasan mengapa pembelajaran deferensiasi melalui kegiatan di luar kelas bisa efektif dalam menstimulasi perkembangan anak, hal ini karena melalui kegiatan di luar kelas, anak-anak memiliki kesempatan untuk belajar dari pengalaman langsung. Mereka dapat melihat, menyentuh, mencoba, dan merasakan konsep-konsep dalam konteks nyata, yang seringkali lebih bermakna daripada pembelajaran teoritis di dalam kelas. Dengan beraktivitas di luar kelas dapat meningkatkan motivasi mereka untuk belajar dan eksplorasi. Selain itu melalui kegiatan di luar kelas, guru dapat mendekati pembelajaran dengan pendekatan yang lebih berpusat pada siswa. Mereka dapat memungkinkan anak-anak untuk mengeksplorasi minat dan bakat mereka sendiri, yang dapat menghasilkan pembelajaran yang lebih efektif. Kegiatan di luar kelas sering melibatkan kerja sama dalam kelompok, berkomunikasi, dan bekerja bersama. Ini dapat membantu anak-anak mengembangkan keterampilan sosial yang penting yang juga dapat membantu anak-anak mengembangkan keterampilan praktis yang dapat diterapkan dalam kehidupan sehari-hari.</w:t>
      </w:r>
    </w:p>
    <w:p w14:paraId="44BBB140" w14:textId="77777777" w:rsidR="00857B90" w:rsidRPr="00D4504D" w:rsidRDefault="00857B90" w:rsidP="00E14080">
      <w:pPr>
        <w:pStyle w:val="NormalWeb"/>
        <w:spacing w:before="0" w:beforeAutospacing="0" w:after="0" w:afterAutospacing="0" w:line="360" w:lineRule="auto"/>
        <w:jc w:val="both"/>
      </w:pPr>
    </w:p>
    <w:p w14:paraId="05E947DB" w14:textId="77777777" w:rsidR="00E14080" w:rsidRPr="00D4504D" w:rsidRDefault="00E14080" w:rsidP="00E14080">
      <w:pPr>
        <w:pStyle w:val="NormalWeb"/>
        <w:spacing w:before="0" w:beforeAutospacing="0" w:after="0" w:afterAutospacing="0" w:line="360" w:lineRule="auto"/>
        <w:jc w:val="both"/>
      </w:pPr>
      <w:r w:rsidRPr="00D4504D">
        <w:t>Integrasi aktivitas memasak yang menyenangkan ke dalam pendidikan terbukti berdampak positif terhadap perkembangan kognitif dan kreativitas anak kecil</w:t>
      </w:r>
      <w:r w:rsidRPr="00D4504D">
        <w:fldChar w:fldCharType="begin" w:fldLock="1"/>
      </w:r>
      <w:r w:rsidRPr="00D4504D">
        <w:instrText>ADDIN CSL_CITATION {"citationItems":[{"id":"ITEM-1","itemData":{"DOI":"10.22460/ceria.v5i2.10271","author":[{"dropping-particle":"","family":"Pertiwi","given":"Ria Martina","non-dropping-particle":"","parse-names":false,"suffix":""},{"dropping-particle":"","family":"Nurunnisa","given":"Rita","non-dropping-particle":"","parse-names":false,"suffix":""}],"container-title":"Ceria (Cerdas Energik Responsif Inovatif Adaptif)","id":"ITEM-1","issued":{"date-parts":[["2022"]]},"title":"Pembelajaran Daring Dalam Upaya Meningkatkan Perkembangan Kognitif Anak Melalui Kegiatan Fun Cooking Kelompok B Tk Paripurna 3 Cimahi","type":"article"},"uris":["http://www.mendeley.com/documents/?uuid=465e9ab1-7a68-4dfe-a002-94fc14ac832d"]}],"mendeley":{"formattedCitation":"(Pertiwi &amp; Nurunnisa, 2022)","manualFormatting":"(Pertiwi &amp; Nurunnisa, 2022","plainTextFormattedCitation":"(Pertiwi &amp; Nurunnisa, 2022)","previouslyFormattedCitation":"(Pertiwi &amp; Nurunnisa, 2022)"},"properties":{"noteIndex":0},"schema":"https://github.com/citation-style-language/schema/raw/master/csl-citation.json"}</w:instrText>
      </w:r>
      <w:r w:rsidRPr="00D4504D">
        <w:fldChar w:fldCharType="separate"/>
      </w:r>
      <w:r w:rsidRPr="00D4504D">
        <w:rPr>
          <w:noProof/>
        </w:rPr>
        <w:t>(Pertiwi &amp; Nurunnisa, 2022</w:t>
      </w:r>
      <w:r w:rsidRPr="00D4504D">
        <w:fldChar w:fldCharType="end"/>
      </w:r>
      <w:r w:rsidRPr="00D4504D">
        <w:t xml:space="preserve">; </w:t>
      </w:r>
      <w:r w:rsidRPr="00D4504D">
        <w:fldChar w:fldCharType="begin" w:fldLock="1"/>
      </w:r>
      <w:r w:rsidRPr="00D4504D">
        <w:instrText>ADDIN CSL_CITATION {"citationItems":[{"id":"ITEM-1","itemData":{"DOI":"10.29303/jmp.v1i2.2903","author":[{"dropping-particle":"","family":"Habibi","given":"Muazar","non-dropping-particle":"","parse-names":false,"suffix":""},{"dropping-particle":"","family":"Nurhasanah","given":"Nurhasanah","non-dropping-particle":"","parse-names":false,"suffix":""},{"dropping-particle":"","family":"Rachmayani","given":"Ika","non-dropping-particle":"","parse-names":false,"suffix":""},{"dropping-particle":"","family":"Sulistian","given":"Sulistian","non-dropping-particle":"","parse-names":false,"suffix":""}],"id":"ITEM-1","issued":{"date-parts":[["2021"]]},"title":"Mengembangkan Fun Cooking Dalam Meningkatkan Kreativitas Anak Usia Dini Di Kabupaten Lombok Tengah: Studi Kasus","type":"article"},"uris":["http://www.mendeley.com/documents/?uuid=6ea79cf7-b18a-4b03-ad7c-3f86c82dce98"]}],"mendeley":{"formattedCitation":"(Habibi et al., 2021)","manualFormatting":"Habibi et al., 2021)","plainTextFormattedCitation":"(Habibi et al., 2021)","previouslyFormattedCitation":"(Habibi et al., 2021)"},"properties":{"noteIndex":0},"schema":"https://github.com/citation-style-language/schema/raw/master/csl-citation.json"}</w:instrText>
      </w:r>
      <w:r w:rsidRPr="00D4504D">
        <w:fldChar w:fldCharType="separate"/>
      </w:r>
      <w:r w:rsidRPr="00D4504D">
        <w:rPr>
          <w:noProof/>
        </w:rPr>
        <w:t xml:space="preserve">Habibi </w:t>
      </w:r>
      <w:r w:rsidRPr="00D4504D">
        <w:rPr>
          <w:i/>
          <w:iCs/>
          <w:noProof/>
        </w:rPr>
        <w:t>et al</w:t>
      </w:r>
      <w:r w:rsidRPr="00D4504D">
        <w:rPr>
          <w:noProof/>
        </w:rPr>
        <w:t>. 2021)</w:t>
      </w:r>
      <w:r w:rsidRPr="00D4504D">
        <w:fldChar w:fldCharType="end"/>
      </w:r>
      <w:r w:rsidRPr="00D4504D">
        <w:t xml:space="preserve">. Kegiatan-kegiatan ini terbukti sangat bermanfaat selama pandemi, menawarkan pendekatan pembelajaran alternatif dan kreatif </w:t>
      </w:r>
      <w:r w:rsidRPr="00D4504D">
        <w:fldChar w:fldCharType="begin" w:fldLock="1"/>
      </w:r>
      <w:r w:rsidRPr="00D4504D">
        <w:instrText>ADDIN CSL_CITATION {"citationItems":[{"id":"ITEM-1","itemData":{"DOI":"10.31004/obsesi.v5i1.592","author":[{"dropping-particle":"","family":"Amalina","given":"Amalina","non-dropping-particle":"","parse-names":false,"suffix":""}],"container-title":"Jurnal Obsesi Jurnal Pendidikan Anak Usia Dini","id":"ITEM-1","issued":{"date-parts":[["2020"]]},"title":"Pembelajaran Matematika Anak Usia Dini Di Masa Pandemi COVID-19 Tahun 2020","type":"article"},"uris":["http://www.mendeley.com/documents/?uuid=fb0089df-2d34-4106-ad47-3e6c1e724e7c"]}],"mendeley":{"formattedCitation":"(Amalina, 2020)","plainTextFormattedCitation":"(Amalina, 2020)","previouslyFormattedCitation":"(Amalina, 2020)"},"properties":{"noteIndex":0},"schema":"https://github.com/citation-style-language/schema/raw/master/csl-citation.json"}</w:instrText>
      </w:r>
      <w:r w:rsidRPr="00D4504D">
        <w:fldChar w:fldCharType="separate"/>
      </w:r>
      <w:r w:rsidRPr="00D4504D">
        <w:rPr>
          <w:noProof/>
        </w:rPr>
        <w:t>(Amalina. 2020)</w:t>
      </w:r>
      <w:r w:rsidRPr="00D4504D">
        <w:fldChar w:fldCharType="end"/>
      </w:r>
      <w:r w:rsidRPr="00D4504D">
        <w:t xml:space="preserve">.  Selain itu, penggabungan memasak yang menyenangkan sebagai bagian dari pembelajaran berbasis STEAM telah ditekankan sebagai strategi berharga untuk mempersiapkan anak-anak menghadapi tantangan abad ke-21 </w:t>
      </w:r>
      <w:r w:rsidRPr="00D4504D">
        <w:fldChar w:fldCharType="begin" w:fldLock="1"/>
      </w:r>
      <w:r w:rsidRPr="00D4504D">
        <w:instrText>ADDIN CSL_CITATION {"citationItems":[{"id":"ITEM-1","itemData":{"DOI":"10.31004/obsesi.v6i6.3418","author":[{"dropping-particle":"","family":"Agusniatih","given":"Andi","non-dropping-particle":"","parse-names":false,"suffix":""},{"dropping-particle":"","family":"R.","given":"Sri Muliana","non-dropping-particle":"","parse-names":false,"suffix":""}],"container-title":"Jurnal Obsesi Jurnal Pendidikan Anak Usia Dini","id":"ITEM-1","issued":{"date-parts":[["2022"]]},"title":"Implementasi Pembelajaran STEAM Melalui Kegiatan Fun Cooking Sebagai Pembelajaran Abad 21","type":"article"},"uris":["http://www.mendeley.com/documents/?uuid=bf683962-8dd0-4c52-9d42-5fe6f3582175"]}],"mendeley":{"formattedCitation":"(Agusniatih &amp; R., 2022)","plainTextFormattedCitation":"(Agusniatih &amp; R., 2022)"},"properties":{"noteIndex":0},"schema":"https://github.com/citation-style-language/schema/raw/master/csl-citation.json"}</w:instrText>
      </w:r>
      <w:r w:rsidRPr="00D4504D">
        <w:fldChar w:fldCharType="separate"/>
      </w:r>
      <w:r w:rsidRPr="00D4504D">
        <w:rPr>
          <w:noProof/>
        </w:rPr>
        <w:t>(Agusniatih &amp; R. 2022)</w:t>
      </w:r>
      <w:r w:rsidRPr="00D4504D">
        <w:fldChar w:fldCharType="end"/>
      </w:r>
      <w:r w:rsidRPr="00D4504D">
        <w:t>.  Pendekatan ini tidak hanya meningkatkan perkembangan kognitif tetapi juga menumbuhkan kreativitas dan inovasi. Namun, efektivitas pembelajaran di luar kelas sangat tergantung pada bagaimana kegiatan ini direncanakan, diintegrasikan ke dalam kurikulum, dan diarahkan oleh guru. Ini juga harus sesuai dengan tujuan pembelajaran yang diinginkan. Selain itu, perlu diperhatikan aspek keamanan dan pengawasan ketika anak-anak terlibat dalam kegiatan di luar kelas.</w:t>
      </w:r>
    </w:p>
    <w:p w14:paraId="617659A0" w14:textId="77777777" w:rsidR="00E14080" w:rsidRPr="00D4504D" w:rsidRDefault="00E14080" w:rsidP="00E14080">
      <w:pPr>
        <w:pStyle w:val="z-TopofForm"/>
        <w:pBdr>
          <w:bottom w:val="none" w:sz="0" w:space="0" w:color="auto"/>
        </w:pBdr>
        <w:spacing w:line="360" w:lineRule="auto"/>
        <w:rPr>
          <w:rFonts w:ascii="Times New Roman" w:hAnsi="Times New Roman" w:cs="Times New Roman"/>
          <w:sz w:val="24"/>
          <w:szCs w:val="24"/>
        </w:rPr>
      </w:pPr>
      <w:r w:rsidRPr="00D4504D">
        <w:rPr>
          <w:rFonts w:ascii="Times New Roman" w:hAnsi="Times New Roman" w:cs="Times New Roman"/>
          <w:sz w:val="24"/>
          <w:szCs w:val="24"/>
        </w:rPr>
        <w:t>Top of Form</w:t>
      </w:r>
    </w:p>
    <w:p w14:paraId="14592A64" w14:textId="77777777" w:rsidR="00E14080" w:rsidRPr="00D4504D" w:rsidRDefault="00E14080" w:rsidP="00E14080">
      <w:pPr>
        <w:spacing w:after="0" w:line="360" w:lineRule="auto"/>
        <w:jc w:val="both"/>
        <w:rPr>
          <w:rFonts w:ascii="Times New Roman" w:eastAsia="Times New Roman" w:hAnsi="Times New Roman" w:cs="Times New Roman"/>
          <w:kern w:val="0"/>
          <w:sz w:val="24"/>
          <w:szCs w:val="24"/>
          <w:lang w:eastAsia="en-ID"/>
          <w14:ligatures w14:val="none"/>
        </w:rPr>
      </w:pPr>
    </w:p>
    <w:p w14:paraId="3BBBFAF2" w14:textId="77777777" w:rsidR="00E14080" w:rsidRPr="00D4504D" w:rsidRDefault="00E14080" w:rsidP="00E14080">
      <w:pPr>
        <w:spacing w:after="0" w:line="360" w:lineRule="auto"/>
        <w:ind w:right="-154"/>
        <w:jc w:val="both"/>
        <w:rPr>
          <w:rFonts w:ascii="Times New Roman" w:hAnsi="Times New Roman" w:cs="Times New Roman"/>
          <w:b/>
          <w:bCs/>
          <w:sz w:val="24"/>
          <w:szCs w:val="24"/>
        </w:rPr>
      </w:pPr>
    </w:p>
    <w:p w14:paraId="5F028A49" w14:textId="77777777" w:rsidR="00857B90" w:rsidRPr="00D4504D" w:rsidRDefault="00857B90" w:rsidP="00E14080">
      <w:pPr>
        <w:spacing w:after="0" w:line="360" w:lineRule="auto"/>
        <w:ind w:right="-154"/>
        <w:jc w:val="both"/>
        <w:rPr>
          <w:rFonts w:ascii="Times New Roman" w:hAnsi="Times New Roman" w:cs="Times New Roman"/>
          <w:b/>
          <w:bCs/>
          <w:sz w:val="24"/>
          <w:szCs w:val="24"/>
        </w:rPr>
      </w:pPr>
    </w:p>
    <w:p w14:paraId="3596EDBB" w14:textId="77777777" w:rsidR="00E14080" w:rsidRPr="00D4504D" w:rsidRDefault="00E14080" w:rsidP="00E14080">
      <w:pPr>
        <w:spacing w:after="0" w:line="360" w:lineRule="auto"/>
        <w:ind w:right="-154"/>
        <w:jc w:val="both"/>
        <w:rPr>
          <w:rFonts w:ascii="Times New Roman" w:hAnsi="Times New Roman" w:cs="Times New Roman"/>
          <w:b/>
          <w:bCs/>
          <w:sz w:val="24"/>
          <w:szCs w:val="24"/>
        </w:rPr>
      </w:pPr>
      <w:r w:rsidRPr="00D4504D">
        <w:rPr>
          <w:rFonts w:ascii="Times New Roman" w:hAnsi="Times New Roman" w:cs="Times New Roman"/>
          <w:b/>
          <w:bCs/>
          <w:sz w:val="24"/>
          <w:szCs w:val="24"/>
        </w:rPr>
        <w:t>KESIMPULAN</w:t>
      </w:r>
    </w:p>
    <w:p w14:paraId="7A2AF446" w14:textId="77777777" w:rsidR="00E14080" w:rsidRPr="00D4504D" w:rsidRDefault="00E14080" w:rsidP="00E14080">
      <w:pPr>
        <w:spacing w:after="0" w:line="360" w:lineRule="auto"/>
        <w:jc w:val="both"/>
        <w:rPr>
          <w:rFonts w:ascii="Times New Roman" w:hAnsi="Times New Roman" w:cs="Times New Roman"/>
          <w:sz w:val="24"/>
          <w:szCs w:val="24"/>
        </w:rPr>
      </w:pPr>
      <w:r w:rsidRPr="00D4504D">
        <w:rPr>
          <w:rFonts w:ascii="Times New Roman" w:hAnsi="Times New Roman" w:cs="Times New Roman"/>
          <w:sz w:val="24"/>
          <w:szCs w:val="24"/>
        </w:rPr>
        <w:t xml:space="preserve">Tingkat keberhasilan pembelajaran meningkat secara signifikan. Hal ini dapat dilihat dari persentase pencapaian tujuan pembelajaran yang tinggi pada sebagian besar kelompok </w:t>
      </w:r>
      <w:r w:rsidRPr="00D4504D">
        <w:rPr>
          <w:rFonts w:ascii="Times New Roman" w:hAnsi="Times New Roman" w:cs="Times New Roman"/>
          <w:sz w:val="24"/>
          <w:szCs w:val="24"/>
        </w:rPr>
        <w:lastRenderedPageBreak/>
        <w:t xml:space="preserve">peserta. Secara umum, peserta menunjukkan tingkat antusiasme yang tinggi terhadap pembelajaran diferensiasi berbasis </w:t>
      </w:r>
      <w:r w:rsidRPr="00D4504D">
        <w:rPr>
          <w:rFonts w:ascii="Times New Roman" w:hAnsi="Times New Roman" w:cs="Times New Roman"/>
          <w:i/>
          <w:iCs/>
          <w:sz w:val="24"/>
          <w:szCs w:val="24"/>
        </w:rPr>
        <w:t>fun cooking</w:t>
      </w:r>
      <w:r w:rsidRPr="00D4504D">
        <w:rPr>
          <w:rFonts w:ascii="Times New Roman" w:hAnsi="Times New Roman" w:cs="Times New Roman"/>
          <w:sz w:val="24"/>
          <w:szCs w:val="24"/>
        </w:rPr>
        <w:t xml:space="preserve"> di luar kelas. Umpan balik dari peserta mencerminkan kepuasan mereka terhadap metode pembelajaran ini, yang dapat memotivasi untuk partisipasi aktif dan pemahaman yang lebih baik. Terdapat perbedaan tanggapan antar kelompok peserta, yang mungkin dipengaruhi oleh faktor-faktor seperti minat, pengalaman sebelumnya, atau gaya belajar. Penting untuk memahami perbedaan ini agar dapat mengadaptasi pendekatan pembelajaran sesuai dengan kebutuhan individu. Hasil penelitian menunjukkan bahwa pembelajaran diferensiasi berbasis </w:t>
      </w:r>
      <w:r w:rsidRPr="00D4504D">
        <w:rPr>
          <w:rFonts w:ascii="Times New Roman" w:hAnsi="Times New Roman" w:cs="Times New Roman"/>
          <w:i/>
          <w:iCs/>
          <w:sz w:val="24"/>
          <w:szCs w:val="24"/>
        </w:rPr>
        <w:t>fun cooking</w:t>
      </w:r>
      <w:r w:rsidRPr="00D4504D">
        <w:rPr>
          <w:rFonts w:ascii="Times New Roman" w:hAnsi="Times New Roman" w:cs="Times New Roman"/>
          <w:sz w:val="24"/>
          <w:szCs w:val="24"/>
        </w:rPr>
        <w:t xml:space="preserve"> di luar kelas memiliki potensi untuk menjadi model pembelajaran berkelanjutan. Hal ini dapat dijadikan dasar untuk pengembangan lebih lanjut dalam meningkatkan kualitas pembelajaran di luar lingkungan kelas tradisional.</w:t>
      </w:r>
    </w:p>
    <w:p w14:paraId="5CEA1D5C" w14:textId="77777777" w:rsidR="00E14080" w:rsidRPr="00D4504D" w:rsidRDefault="00E14080" w:rsidP="00E14080">
      <w:pPr>
        <w:spacing w:after="0" w:line="360" w:lineRule="auto"/>
        <w:ind w:right="-154"/>
        <w:jc w:val="both"/>
        <w:rPr>
          <w:rFonts w:ascii="Times New Roman" w:hAnsi="Times New Roman" w:cs="Times New Roman"/>
          <w:b/>
          <w:bCs/>
          <w:sz w:val="24"/>
          <w:szCs w:val="24"/>
        </w:rPr>
      </w:pPr>
    </w:p>
    <w:p w14:paraId="345BC514" w14:textId="24040CFD" w:rsidR="00E14080" w:rsidRPr="00D4504D" w:rsidRDefault="00633D9A" w:rsidP="00E14080">
      <w:pPr>
        <w:spacing w:after="0" w:line="360" w:lineRule="auto"/>
        <w:ind w:right="-154"/>
        <w:jc w:val="both"/>
        <w:rPr>
          <w:rFonts w:ascii="Times New Roman" w:hAnsi="Times New Roman" w:cs="Times New Roman"/>
          <w:b/>
          <w:bCs/>
          <w:sz w:val="24"/>
          <w:szCs w:val="24"/>
        </w:rPr>
      </w:pPr>
      <w:r w:rsidRPr="00D4504D">
        <w:rPr>
          <w:rFonts w:ascii="Times New Roman" w:hAnsi="Times New Roman" w:cs="Times New Roman"/>
          <w:b/>
          <w:bCs/>
          <w:sz w:val="24"/>
          <w:szCs w:val="24"/>
        </w:rPr>
        <w:t>DAFTAR PUSTAKA</w:t>
      </w:r>
    </w:p>
    <w:p w14:paraId="3FA465AF"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sz w:val="24"/>
          <w:szCs w:val="24"/>
        </w:rPr>
        <w:fldChar w:fldCharType="begin" w:fldLock="1"/>
      </w:r>
      <w:r w:rsidRPr="00D4504D">
        <w:rPr>
          <w:rFonts w:ascii="Times New Roman" w:hAnsi="Times New Roman" w:cs="Times New Roman"/>
          <w:sz w:val="24"/>
          <w:szCs w:val="24"/>
        </w:rPr>
        <w:instrText xml:space="preserve">ADDIN Mendeley Bibliography CSL_BIBLIOGRAPHY </w:instrText>
      </w:r>
      <w:r w:rsidRPr="00D4504D">
        <w:rPr>
          <w:rFonts w:ascii="Times New Roman" w:hAnsi="Times New Roman" w:cs="Times New Roman"/>
          <w:sz w:val="24"/>
          <w:szCs w:val="24"/>
        </w:rPr>
        <w:fldChar w:fldCharType="separate"/>
      </w:r>
      <w:r w:rsidRPr="00D4504D">
        <w:rPr>
          <w:rFonts w:ascii="Times New Roman" w:hAnsi="Times New Roman" w:cs="Times New Roman"/>
          <w:noProof/>
          <w:kern w:val="0"/>
          <w:sz w:val="24"/>
          <w:szCs w:val="24"/>
        </w:rPr>
        <w:t xml:space="preserve">Agusniatih, A., &amp; R., S. M. (2022). Implementasi Pembelajaran STEAM Melalui Kegiatan Fun Cooking Sebagai Pembelajaran Abad 21. In </w:t>
      </w:r>
      <w:r w:rsidRPr="00D4504D">
        <w:rPr>
          <w:rFonts w:ascii="Times New Roman" w:hAnsi="Times New Roman" w:cs="Times New Roman"/>
          <w:i/>
          <w:iCs/>
          <w:noProof/>
          <w:kern w:val="0"/>
          <w:sz w:val="24"/>
          <w:szCs w:val="24"/>
        </w:rPr>
        <w:t>Jurnal Obsesi Jurnal Pendidikan Anak Usia Dini</w:t>
      </w:r>
      <w:r w:rsidRPr="00D4504D">
        <w:rPr>
          <w:rFonts w:ascii="Times New Roman" w:hAnsi="Times New Roman" w:cs="Times New Roman"/>
          <w:noProof/>
          <w:kern w:val="0"/>
          <w:sz w:val="24"/>
          <w:szCs w:val="24"/>
        </w:rPr>
        <w:t>. https://doi.org/10.31004/obsesi.v6i6.3418</w:t>
      </w:r>
    </w:p>
    <w:p w14:paraId="20DDC71D"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Amalina, A. (2020). Pembelajaran Matematika Anak Usia Dini Di Masa Pandemi COVID-19 Tahun 2020. In </w:t>
      </w:r>
      <w:r w:rsidRPr="00D4504D">
        <w:rPr>
          <w:rFonts w:ascii="Times New Roman" w:hAnsi="Times New Roman" w:cs="Times New Roman"/>
          <w:i/>
          <w:iCs/>
          <w:noProof/>
          <w:kern w:val="0"/>
          <w:sz w:val="24"/>
          <w:szCs w:val="24"/>
        </w:rPr>
        <w:t>Jurnal Obsesi Jurnal Pendidikan Anak Usia Dini</w:t>
      </w:r>
      <w:r w:rsidRPr="00D4504D">
        <w:rPr>
          <w:rFonts w:ascii="Times New Roman" w:hAnsi="Times New Roman" w:cs="Times New Roman"/>
          <w:noProof/>
          <w:kern w:val="0"/>
          <w:sz w:val="24"/>
          <w:szCs w:val="24"/>
        </w:rPr>
        <w:t>. https://doi.org/10.31004/obsesi.v5i1.592</w:t>
      </w:r>
    </w:p>
    <w:p w14:paraId="772C6385"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Brevik, L. M., Gunnulfsen, A. E., &amp; Renzulli, J. S. (2018). Student teachers’ practice and experience with differentiated instruction for students with higher learning potential. </w:t>
      </w:r>
      <w:r w:rsidRPr="00D4504D">
        <w:rPr>
          <w:rFonts w:ascii="Times New Roman" w:hAnsi="Times New Roman" w:cs="Times New Roman"/>
          <w:i/>
          <w:iCs/>
          <w:noProof/>
          <w:kern w:val="0"/>
          <w:sz w:val="24"/>
          <w:szCs w:val="24"/>
        </w:rPr>
        <w:t>Teaching and Teacher Education</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71</w:t>
      </w:r>
      <w:r w:rsidRPr="00D4504D">
        <w:rPr>
          <w:rFonts w:ascii="Times New Roman" w:hAnsi="Times New Roman" w:cs="Times New Roman"/>
          <w:noProof/>
          <w:kern w:val="0"/>
          <w:sz w:val="24"/>
          <w:szCs w:val="24"/>
        </w:rPr>
        <w:t>, 34–45. https://doi.org/https://doi.org/10.1016/j.tate.2017.12.003</w:t>
      </w:r>
    </w:p>
    <w:p w14:paraId="7CF2EA29"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Budiarti, E. (2021). Fun Cooking to Increase Early Childhood Learning Motivation During Covid-19 Pandemic. </w:t>
      </w:r>
      <w:r w:rsidRPr="00D4504D">
        <w:rPr>
          <w:rFonts w:ascii="Times New Roman" w:hAnsi="Times New Roman" w:cs="Times New Roman"/>
          <w:i/>
          <w:iCs/>
          <w:noProof/>
          <w:kern w:val="0"/>
          <w:sz w:val="24"/>
          <w:szCs w:val="24"/>
        </w:rPr>
        <w:t>Proceedings of the 5th International Conference on Early Childhood Education (ICECE 2020)</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538</w:t>
      </w:r>
      <w:r w:rsidRPr="00D4504D">
        <w:rPr>
          <w:rFonts w:ascii="Times New Roman" w:hAnsi="Times New Roman" w:cs="Times New Roman"/>
          <w:noProof/>
          <w:kern w:val="0"/>
          <w:sz w:val="24"/>
          <w:szCs w:val="24"/>
        </w:rPr>
        <w:t>(Icece 2020), 10–13. https://doi.org/10.2991/assehr.k.210322.003</w:t>
      </w:r>
    </w:p>
    <w:p w14:paraId="0E0E290C"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Budiarti, E. (2023). </w:t>
      </w:r>
      <w:r w:rsidRPr="00D4504D">
        <w:rPr>
          <w:rFonts w:ascii="Times New Roman" w:hAnsi="Times New Roman" w:cs="Times New Roman"/>
          <w:i/>
          <w:iCs/>
          <w:noProof/>
          <w:kern w:val="0"/>
          <w:sz w:val="24"/>
          <w:szCs w:val="24"/>
        </w:rPr>
        <w:t>Efektifitas Penggunaan Smartphone oleh Orang Tua dalam Membantu Pembelajaran Anak Usia Dini</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7</w:t>
      </w:r>
      <w:r w:rsidRPr="00D4504D">
        <w:rPr>
          <w:rFonts w:ascii="Times New Roman" w:hAnsi="Times New Roman" w:cs="Times New Roman"/>
          <w:noProof/>
          <w:kern w:val="0"/>
          <w:sz w:val="24"/>
          <w:szCs w:val="24"/>
        </w:rPr>
        <w:t>(5), 5553–5563. https://doi.org/10.31004/obsesi.v7i5.5165</w:t>
      </w:r>
    </w:p>
    <w:p w14:paraId="50497877"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Budiarti, E., ROHMAH, S., KASIATI, K., PERTIWI, H., &amp; UMILIA, U. (2023). Meningkatkan Pemahaman Pentingnya Makan Makanan Bergizi Seimbang Melalui </w:t>
      </w:r>
      <w:r w:rsidRPr="00D4504D">
        <w:rPr>
          <w:rFonts w:ascii="Times New Roman" w:hAnsi="Times New Roman" w:cs="Times New Roman"/>
          <w:noProof/>
          <w:kern w:val="0"/>
          <w:sz w:val="24"/>
          <w:szCs w:val="24"/>
        </w:rPr>
        <w:lastRenderedPageBreak/>
        <w:t xml:space="preserve">Kegiatan Makan Bersama Di Ra Al Fata Rokan Hulu. </w:t>
      </w:r>
      <w:r w:rsidRPr="00D4504D">
        <w:rPr>
          <w:rFonts w:ascii="Times New Roman" w:hAnsi="Times New Roman" w:cs="Times New Roman"/>
          <w:i/>
          <w:iCs/>
          <w:noProof/>
          <w:kern w:val="0"/>
          <w:sz w:val="24"/>
          <w:szCs w:val="24"/>
        </w:rPr>
        <w:t>HEALTHY : Jurnal Inovasi Riset Ilmu Kesehatan</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1</w:t>
      </w:r>
      <w:r w:rsidRPr="00D4504D">
        <w:rPr>
          <w:rFonts w:ascii="Times New Roman" w:hAnsi="Times New Roman" w:cs="Times New Roman"/>
          <w:noProof/>
          <w:kern w:val="0"/>
          <w:sz w:val="24"/>
          <w:szCs w:val="24"/>
        </w:rPr>
        <w:t>(4), 218–229. https://doi.org/10.51878/healthy.v1i4.1817</w:t>
      </w:r>
    </w:p>
    <w:p w14:paraId="2D9F5588"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Dack, H. (2018). Structuring teacher candidate learning about differentiated instruction through coursework. </w:t>
      </w:r>
      <w:r w:rsidRPr="00D4504D">
        <w:rPr>
          <w:rFonts w:ascii="Times New Roman" w:hAnsi="Times New Roman" w:cs="Times New Roman"/>
          <w:i/>
          <w:iCs/>
          <w:noProof/>
          <w:kern w:val="0"/>
          <w:sz w:val="24"/>
          <w:szCs w:val="24"/>
        </w:rPr>
        <w:t>Teaching and Teacher Education</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69</w:t>
      </w:r>
      <w:r w:rsidRPr="00D4504D">
        <w:rPr>
          <w:rFonts w:ascii="Times New Roman" w:hAnsi="Times New Roman" w:cs="Times New Roman"/>
          <w:noProof/>
          <w:kern w:val="0"/>
          <w:sz w:val="24"/>
          <w:szCs w:val="24"/>
        </w:rPr>
        <w:t>, 62–74. https://doi.org/https://doi.org/10.1016/j.tate.2017.09.017</w:t>
      </w:r>
    </w:p>
    <w:p w14:paraId="54A11640"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Egger, H. L., Costello, J. E., &amp; Angold, A. (2003). School Refusal and Psychiatric Disorders: A Community Study. </w:t>
      </w:r>
      <w:r w:rsidRPr="00D4504D">
        <w:rPr>
          <w:rFonts w:ascii="Times New Roman" w:hAnsi="Times New Roman" w:cs="Times New Roman"/>
          <w:i/>
          <w:iCs/>
          <w:noProof/>
          <w:kern w:val="0"/>
          <w:sz w:val="24"/>
          <w:szCs w:val="24"/>
        </w:rPr>
        <w:t>Journal of the American Academy of Child &amp; Adolescent Psychiatry</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42</w:t>
      </w:r>
      <w:r w:rsidRPr="00D4504D">
        <w:rPr>
          <w:rFonts w:ascii="Times New Roman" w:hAnsi="Times New Roman" w:cs="Times New Roman"/>
          <w:noProof/>
          <w:kern w:val="0"/>
          <w:sz w:val="24"/>
          <w:szCs w:val="24"/>
        </w:rPr>
        <w:t>(7), 797–807. https://doi.org/https://doi.org/10.1097/01.CHI.0000046865.56865.79</w:t>
      </w:r>
    </w:p>
    <w:p w14:paraId="42DF78E8"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Glidden, J., D’Esterre, A. P., Butler, L. P., &amp; Killen, M. (2022). Claims of wrongdoing by outgroup members heighten children’s ingroup biases. </w:t>
      </w:r>
      <w:r w:rsidRPr="00D4504D">
        <w:rPr>
          <w:rFonts w:ascii="Times New Roman" w:hAnsi="Times New Roman" w:cs="Times New Roman"/>
          <w:i/>
          <w:iCs/>
          <w:noProof/>
          <w:kern w:val="0"/>
          <w:sz w:val="24"/>
          <w:szCs w:val="24"/>
        </w:rPr>
        <w:t>Acta Psychologica</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230</w:t>
      </w:r>
      <w:r w:rsidRPr="00D4504D">
        <w:rPr>
          <w:rFonts w:ascii="Times New Roman" w:hAnsi="Times New Roman" w:cs="Times New Roman"/>
          <w:noProof/>
          <w:kern w:val="0"/>
          <w:sz w:val="24"/>
          <w:szCs w:val="24"/>
        </w:rPr>
        <w:t>, 103732. https://doi.org/https://doi.org/10.1016/j.actpsy.2022.103732</w:t>
      </w:r>
    </w:p>
    <w:p w14:paraId="122E2617"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Grueneisen, S., Rosati, A., &amp; Warneken, F. (2021). Children show economic trust for both ingroup and outgroup partners. </w:t>
      </w:r>
      <w:r w:rsidRPr="00D4504D">
        <w:rPr>
          <w:rFonts w:ascii="Times New Roman" w:hAnsi="Times New Roman" w:cs="Times New Roman"/>
          <w:i/>
          <w:iCs/>
          <w:noProof/>
          <w:kern w:val="0"/>
          <w:sz w:val="24"/>
          <w:szCs w:val="24"/>
        </w:rPr>
        <w:t>Cognitive Development</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59</w:t>
      </w:r>
      <w:r w:rsidRPr="00D4504D">
        <w:rPr>
          <w:rFonts w:ascii="Times New Roman" w:hAnsi="Times New Roman" w:cs="Times New Roman"/>
          <w:noProof/>
          <w:kern w:val="0"/>
          <w:sz w:val="24"/>
          <w:szCs w:val="24"/>
        </w:rPr>
        <w:t>, 101077. https://doi.org/https://doi.org/10.1016/j.cogdev.2021.101077</w:t>
      </w:r>
    </w:p>
    <w:p w14:paraId="0F77F09D"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Habibi, M., Nurhasanah, N., Rachmayani, I., &amp; Sulistian, S. (2021). </w:t>
      </w:r>
      <w:r w:rsidRPr="00D4504D">
        <w:rPr>
          <w:rFonts w:ascii="Times New Roman" w:hAnsi="Times New Roman" w:cs="Times New Roman"/>
          <w:i/>
          <w:iCs/>
          <w:noProof/>
          <w:kern w:val="0"/>
          <w:sz w:val="24"/>
          <w:szCs w:val="24"/>
        </w:rPr>
        <w:t>Mengembangkan Fun Cooking Dalam Meningkatkan Kreativitas Anak Usia Dini Di Kabupaten Lombok Tengah: Studi Kasus</w:t>
      </w:r>
      <w:r w:rsidRPr="00D4504D">
        <w:rPr>
          <w:rFonts w:ascii="Times New Roman" w:hAnsi="Times New Roman" w:cs="Times New Roman"/>
          <w:noProof/>
          <w:kern w:val="0"/>
          <w:sz w:val="24"/>
          <w:szCs w:val="24"/>
        </w:rPr>
        <w:t>. https://doi.org/10.29303/jmp.v1i2.2903</w:t>
      </w:r>
    </w:p>
    <w:p w14:paraId="0756699E"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Haugen, T., &amp; Johansen, B. T. (2018). Difference in physical fitness in children with initially high and low gross motor competence: A ten-year follow-up study. </w:t>
      </w:r>
      <w:r w:rsidRPr="00D4504D">
        <w:rPr>
          <w:rFonts w:ascii="Times New Roman" w:hAnsi="Times New Roman" w:cs="Times New Roman"/>
          <w:i/>
          <w:iCs/>
          <w:noProof/>
          <w:kern w:val="0"/>
          <w:sz w:val="24"/>
          <w:szCs w:val="24"/>
        </w:rPr>
        <w:t>Human Movement Science</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62</w:t>
      </w:r>
      <w:r w:rsidRPr="00D4504D">
        <w:rPr>
          <w:rFonts w:ascii="Times New Roman" w:hAnsi="Times New Roman" w:cs="Times New Roman"/>
          <w:noProof/>
          <w:kern w:val="0"/>
          <w:sz w:val="24"/>
          <w:szCs w:val="24"/>
        </w:rPr>
        <w:t>, 143–149. https://doi.org/https://doi.org/10.1016/j.humov.2018.10.007</w:t>
      </w:r>
    </w:p>
    <w:p w14:paraId="191E76D1"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Hulbert, J. C., &amp; Norman, K. A. (2015). Neural differentiation tracks improved recall of competing memories following interleaved study and retrieval practice. </w:t>
      </w:r>
      <w:r w:rsidRPr="00D4504D">
        <w:rPr>
          <w:rFonts w:ascii="Times New Roman" w:hAnsi="Times New Roman" w:cs="Times New Roman"/>
          <w:i/>
          <w:iCs/>
          <w:noProof/>
          <w:kern w:val="0"/>
          <w:sz w:val="24"/>
          <w:szCs w:val="24"/>
        </w:rPr>
        <w:t>Cerebral Cortex</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25</w:t>
      </w:r>
      <w:r w:rsidRPr="00D4504D">
        <w:rPr>
          <w:rFonts w:ascii="Times New Roman" w:hAnsi="Times New Roman" w:cs="Times New Roman"/>
          <w:noProof/>
          <w:kern w:val="0"/>
          <w:sz w:val="24"/>
          <w:szCs w:val="24"/>
        </w:rPr>
        <w:t>(10), 3994–4008. https://doi.org/10.1093/cercor/bhu284</w:t>
      </w:r>
    </w:p>
    <w:p w14:paraId="40C0EE0B"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Jolles, D., Supekar, K., Richardson, J., Tenison, C., Ashkenazi, S., Rosenberg-Lee, M., Fuchs, L., &amp; Menon, V. (2016). Reconfiguration of parietal circuits with cognitive tutoring in elementary school children. </w:t>
      </w:r>
      <w:r w:rsidRPr="00D4504D">
        <w:rPr>
          <w:rFonts w:ascii="Times New Roman" w:hAnsi="Times New Roman" w:cs="Times New Roman"/>
          <w:i/>
          <w:iCs/>
          <w:noProof/>
          <w:kern w:val="0"/>
          <w:sz w:val="24"/>
          <w:szCs w:val="24"/>
        </w:rPr>
        <w:t>Cortex</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83</w:t>
      </w:r>
      <w:r w:rsidRPr="00D4504D">
        <w:rPr>
          <w:rFonts w:ascii="Times New Roman" w:hAnsi="Times New Roman" w:cs="Times New Roman"/>
          <w:noProof/>
          <w:kern w:val="0"/>
          <w:sz w:val="24"/>
          <w:szCs w:val="24"/>
        </w:rPr>
        <w:t>, 231–245. https://doi.org/https://doi.org/10.1016/j.cortex.2016.08.004</w:t>
      </w:r>
    </w:p>
    <w:p w14:paraId="4478E5BA"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MacDonald, M., &amp; McIntyre, L. L. (2019). The relationship of age, early motor skills and observable child behaviors in young children with developmental delays. </w:t>
      </w:r>
      <w:r w:rsidRPr="00D4504D">
        <w:rPr>
          <w:rFonts w:ascii="Times New Roman" w:hAnsi="Times New Roman" w:cs="Times New Roman"/>
          <w:i/>
          <w:iCs/>
          <w:noProof/>
          <w:kern w:val="0"/>
          <w:sz w:val="24"/>
          <w:szCs w:val="24"/>
        </w:rPr>
        <w:t>Research in Developmental Disabilities</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93</w:t>
      </w:r>
      <w:r w:rsidRPr="00D4504D">
        <w:rPr>
          <w:rFonts w:ascii="Times New Roman" w:hAnsi="Times New Roman" w:cs="Times New Roman"/>
          <w:noProof/>
          <w:kern w:val="0"/>
          <w:sz w:val="24"/>
          <w:szCs w:val="24"/>
        </w:rPr>
        <w:t>, 103445. https://doi.org/https://doi.org/10.1016/j.ridd.2019.103445</w:t>
      </w:r>
    </w:p>
    <w:p w14:paraId="6D11E037"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lastRenderedPageBreak/>
        <w:t xml:space="preserve">Machlin, L., Miller, A. B., Snyder, J., McLaughlin, K. A., &amp; Sheridan, M. A. (2019). Differential Associations of Deprivation and Threat With Cognitive Control and Fear Conditioning in Early Childhood. </w:t>
      </w:r>
      <w:r w:rsidRPr="00D4504D">
        <w:rPr>
          <w:rFonts w:ascii="Times New Roman" w:hAnsi="Times New Roman" w:cs="Times New Roman"/>
          <w:i/>
          <w:iCs/>
          <w:noProof/>
          <w:kern w:val="0"/>
          <w:sz w:val="24"/>
          <w:szCs w:val="24"/>
        </w:rPr>
        <w:t>Frontiers in Behavioral Neuroscience</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13</w:t>
      </w:r>
      <w:r w:rsidRPr="00D4504D">
        <w:rPr>
          <w:rFonts w:ascii="Times New Roman" w:hAnsi="Times New Roman" w:cs="Times New Roman"/>
          <w:noProof/>
          <w:kern w:val="0"/>
          <w:sz w:val="24"/>
          <w:szCs w:val="24"/>
        </w:rPr>
        <w:t>. https://doi.org/10.3389/fnbeh.2019.00080</w:t>
      </w:r>
    </w:p>
    <w:p w14:paraId="61D3A167"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Matthew B. Miles, A. M. H. (1994). </w:t>
      </w:r>
      <w:r w:rsidRPr="00D4504D">
        <w:rPr>
          <w:rFonts w:ascii="Times New Roman" w:hAnsi="Times New Roman" w:cs="Times New Roman"/>
          <w:i/>
          <w:iCs/>
          <w:noProof/>
          <w:kern w:val="0"/>
          <w:sz w:val="24"/>
          <w:szCs w:val="24"/>
        </w:rPr>
        <w:t>Qualitative Data Analysis</w:t>
      </w:r>
      <w:r w:rsidRPr="00D4504D">
        <w:rPr>
          <w:rFonts w:ascii="Times New Roman" w:hAnsi="Times New Roman" w:cs="Times New Roman"/>
          <w:noProof/>
          <w:kern w:val="0"/>
          <w:sz w:val="24"/>
          <w:szCs w:val="24"/>
        </w:rPr>
        <w:t xml:space="preserve"> (Sage Publication (ed.)). https://vivauniversity.files.wordpress.com/2013/11/milesandhuberman1994.pdf</w:t>
      </w:r>
    </w:p>
    <w:p w14:paraId="0EE3DD57"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Nugrahani, F. (2008). METODE PENELITIAN KUALITATIF dalam Penelitian Pendidikan Bahasa. </w:t>
      </w:r>
      <w:r w:rsidRPr="00D4504D">
        <w:rPr>
          <w:rFonts w:ascii="Times New Roman" w:hAnsi="Times New Roman" w:cs="Times New Roman"/>
          <w:i/>
          <w:iCs/>
          <w:noProof/>
          <w:kern w:val="0"/>
          <w:sz w:val="24"/>
          <w:szCs w:val="24"/>
        </w:rPr>
        <w:t>Buku</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1</w:t>
      </w:r>
      <w:r w:rsidRPr="00D4504D">
        <w:rPr>
          <w:rFonts w:ascii="Times New Roman" w:hAnsi="Times New Roman" w:cs="Times New Roman"/>
          <w:noProof/>
          <w:kern w:val="0"/>
          <w:sz w:val="24"/>
          <w:szCs w:val="24"/>
        </w:rPr>
        <w:t>(1), 305.</w:t>
      </w:r>
    </w:p>
    <w:p w14:paraId="56AEFBD1"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Perry, V., Ellis, K., Moss, J., Beck, S. R., Singla, G., Crawford, H., Waite, J., Richards, C., &amp; Oliver, C. (2022). Executive function, repetitive behaviour and restricted interests in neurodevelopmental disorders. </w:t>
      </w:r>
      <w:r w:rsidRPr="00D4504D">
        <w:rPr>
          <w:rFonts w:ascii="Times New Roman" w:hAnsi="Times New Roman" w:cs="Times New Roman"/>
          <w:i/>
          <w:iCs/>
          <w:noProof/>
          <w:kern w:val="0"/>
          <w:sz w:val="24"/>
          <w:szCs w:val="24"/>
        </w:rPr>
        <w:t>Research in Developmental Disabilities</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122</w:t>
      </w:r>
      <w:r w:rsidRPr="00D4504D">
        <w:rPr>
          <w:rFonts w:ascii="Times New Roman" w:hAnsi="Times New Roman" w:cs="Times New Roman"/>
          <w:noProof/>
          <w:kern w:val="0"/>
          <w:sz w:val="24"/>
          <w:szCs w:val="24"/>
        </w:rPr>
        <w:t>, 104166. https://doi.org/https://doi.org/10.1016/j.ridd.2021.104166</w:t>
      </w:r>
    </w:p>
    <w:p w14:paraId="11FF5706"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Pertiwi, R. M., &amp; Nurunnisa, R. (2022). Pembelajaran Daring Dalam Upaya Meningkatkan Perkembangan Kognitif Anak Melalui Kegiatan Fun Cooking Kelompok B Tk Paripurna 3 Cimahi. In </w:t>
      </w:r>
      <w:r w:rsidRPr="00D4504D">
        <w:rPr>
          <w:rFonts w:ascii="Times New Roman" w:hAnsi="Times New Roman" w:cs="Times New Roman"/>
          <w:i/>
          <w:iCs/>
          <w:noProof/>
          <w:kern w:val="0"/>
          <w:sz w:val="24"/>
          <w:szCs w:val="24"/>
        </w:rPr>
        <w:t>Ceria (Cerdas Energik Responsif Inovatif Adaptif)</w:t>
      </w:r>
      <w:r w:rsidRPr="00D4504D">
        <w:rPr>
          <w:rFonts w:ascii="Times New Roman" w:hAnsi="Times New Roman" w:cs="Times New Roman"/>
          <w:noProof/>
          <w:kern w:val="0"/>
          <w:sz w:val="24"/>
          <w:szCs w:val="24"/>
        </w:rPr>
        <w:t>. https://doi.org/10.22460/ceria.v5i2.10271</w:t>
      </w:r>
    </w:p>
    <w:p w14:paraId="0BBA2958"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Policastro, F., Biancotto, M., &amp; Zoia, S. (2022). Animal Fun: Supporting the motor development of Italian preschoolers. </w:t>
      </w:r>
      <w:r w:rsidRPr="00D4504D">
        <w:rPr>
          <w:rFonts w:ascii="Times New Roman" w:hAnsi="Times New Roman" w:cs="Times New Roman"/>
          <w:i/>
          <w:iCs/>
          <w:noProof/>
          <w:kern w:val="0"/>
          <w:sz w:val="24"/>
          <w:szCs w:val="24"/>
        </w:rPr>
        <w:t>Acta Psychologica</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230</w:t>
      </w:r>
      <w:r w:rsidRPr="00D4504D">
        <w:rPr>
          <w:rFonts w:ascii="Times New Roman" w:hAnsi="Times New Roman" w:cs="Times New Roman"/>
          <w:noProof/>
          <w:kern w:val="0"/>
          <w:sz w:val="24"/>
          <w:szCs w:val="24"/>
        </w:rPr>
        <w:t>, 103772. https://doi.org/https://doi.org/10.1016/j.actpsy.2022.103772</w:t>
      </w:r>
    </w:p>
    <w:p w14:paraId="7FD0D63A"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Sugiono. (2014). Metode penelitian pendidikan pendekatan kuantitatif, Kualitatif Dan R&amp;D. In </w:t>
      </w:r>
      <w:r w:rsidRPr="00D4504D">
        <w:rPr>
          <w:rFonts w:ascii="Times New Roman" w:hAnsi="Times New Roman" w:cs="Times New Roman"/>
          <w:i/>
          <w:iCs/>
          <w:noProof/>
          <w:kern w:val="0"/>
          <w:sz w:val="24"/>
          <w:szCs w:val="24"/>
        </w:rPr>
        <w:t>Metode Penelitian Pendidikan Pendekatan Kuantitatif, Kualitatif Dan R&amp;D</w:t>
      </w:r>
      <w:r w:rsidRPr="00D4504D">
        <w:rPr>
          <w:rFonts w:ascii="Times New Roman" w:hAnsi="Times New Roman" w:cs="Times New Roman"/>
          <w:noProof/>
          <w:kern w:val="0"/>
          <w:sz w:val="24"/>
          <w:szCs w:val="24"/>
        </w:rPr>
        <w:t>.</w:t>
      </w:r>
    </w:p>
    <w:p w14:paraId="09B7774B"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Takano, T. (2022). Self-injury as a predominant challenging behavior in epilepsy: A study in a residential facility for profoundly disabled patients. </w:t>
      </w:r>
      <w:r w:rsidRPr="00D4504D">
        <w:rPr>
          <w:rFonts w:ascii="Times New Roman" w:hAnsi="Times New Roman" w:cs="Times New Roman"/>
          <w:i/>
          <w:iCs/>
          <w:noProof/>
          <w:kern w:val="0"/>
          <w:sz w:val="24"/>
          <w:szCs w:val="24"/>
        </w:rPr>
        <w:t>Research in Developmental Disabilities</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120</w:t>
      </w:r>
      <w:r w:rsidRPr="00D4504D">
        <w:rPr>
          <w:rFonts w:ascii="Times New Roman" w:hAnsi="Times New Roman" w:cs="Times New Roman"/>
          <w:noProof/>
          <w:kern w:val="0"/>
          <w:sz w:val="24"/>
          <w:szCs w:val="24"/>
        </w:rPr>
        <w:t>, 104149. https://doi.org/https://doi.org/10.1016/j.ridd.2021.104149</w:t>
      </w:r>
    </w:p>
    <w:p w14:paraId="5E683469"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Tomlinson, C. A. (2017). Differentiated Instruction. In </w:t>
      </w:r>
      <w:r w:rsidRPr="00D4504D">
        <w:rPr>
          <w:rFonts w:ascii="Times New Roman" w:hAnsi="Times New Roman" w:cs="Times New Roman"/>
          <w:i/>
          <w:iCs/>
          <w:noProof/>
          <w:kern w:val="0"/>
          <w:sz w:val="24"/>
          <w:szCs w:val="24"/>
        </w:rPr>
        <w:t>Fundamentals of Gifted Education</w:t>
      </w:r>
      <w:r w:rsidRPr="00D4504D">
        <w:rPr>
          <w:rFonts w:ascii="Times New Roman" w:hAnsi="Times New Roman" w:cs="Times New Roman"/>
          <w:noProof/>
          <w:kern w:val="0"/>
          <w:sz w:val="24"/>
          <w:szCs w:val="24"/>
        </w:rPr>
        <w:t xml:space="preserve"> (2nd Editio, p. 14). Routledge. https://www.taylorfrancis.com/chapters/edit/10.4324/9781315639987-26/differentiated-instruction-carol-ann-tomlinson?context=ubx</w:t>
      </w:r>
    </w:p>
    <w:p w14:paraId="5EAF9AE0"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D4504D">
        <w:rPr>
          <w:rFonts w:ascii="Times New Roman" w:hAnsi="Times New Roman" w:cs="Times New Roman"/>
          <w:noProof/>
          <w:kern w:val="0"/>
          <w:sz w:val="24"/>
          <w:szCs w:val="24"/>
        </w:rPr>
        <w:t xml:space="preserve">Van keer, I., Dhondt, A., Van der Putten, A., &amp; Maes, B. (2022). Lessons learned: A critical reflection on child- and contextual variables related to the development of children with a significant cognitive and motor developmental delay. </w:t>
      </w:r>
      <w:r w:rsidRPr="00D4504D">
        <w:rPr>
          <w:rFonts w:ascii="Times New Roman" w:hAnsi="Times New Roman" w:cs="Times New Roman"/>
          <w:i/>
          <w:iCs/>
          <w:noProof/>
          <w:kern w:val="0"/>
          <w:sz w:val="24"/>
          <w:szCs w:val="24"/>
        </w:rPr>
        <w:t>Research in Developmental Disabilities</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120</w:t>
      </w:r>
      <w:r w:rsidRPr="00D4504D">
        <w:rPr>
          <w:rFonts w:ascii="Times New Roman" w:hAnsi="Times New Roman" w:cs="Times New Roman"/>
          <w:noProof/>
          <w:kern w:val="0"/>
          <w:sz w:val="24"/>
          <w:szCs w:val="24"/>
        </w:rPr>
        <w:t>, 104142. https://doi.org/https://doi.org/10.1016/j.ridd.2021.104142</w:t>
      </w:r>
    </w:p>
    <w:p w14:paraId="11D57173" w14:textId="77777777" w:rsidR="00E14080" w:rsidRPr="00D4504D" w:rsidRDefault="00E14080" w:rsidP="00E1408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4504D">
        <w:rPr>
          <w:rFonts w:ascii="Times New Roman" w:hAnsi="Times New Roman" w:cs="Times New Roman"/>
          <w:noProof/>
          <w:kern w:val="0"/>
          <w:sz w:val="24"/>
          <w:szCs w:val="24"/>
        </w:rPr>
        <w:lastRenderedPageBreak/>
        <w:t xml:space="preserve">West, J. A., &amp; West, C. K. (2016). Integrating Differentiation in English Education Methods Courses: Learning from the Perceptions and Experiences of Teacher Candidates. </w:t>
      </w:r>
      <w:r w:rsidRPr="00D4504D">
        <w:rPr>
          <w:rFonts w:ascii="Times New Roman" w:hAnsi="Times New Roman" w:cs="Times New Roman"/>
          <w:i/>
          <w:iCs/>
          <w:noProof/>
          <w:kern w:val="0"/>
          <w:sz w:val="24"/>
          <w:szCs w:val="24"/>
        </w:rPr>
        <w:t>The Teacher Educator</w:t>
      </w:r>
      <w:r w:rsidRPr="00D4504D">
        <w:rPr>
          <w:rFonts w:ascii="Times New Roman" w:hAnsi="Times New Roman" w:cs="Times New Roman"/>
          <w:noProof/>
          <w:kern w:val="0"/>
          <w:sz w:val="24"/>
          <w:szCs w:val="24"/>
        </w:rPr>
        <w:t xml:space="preserve">, </w:t>
      </w:r>
      <w:r w:rsidRPr="00D4504D">
        <w:rPr>
          <w:rFonts w:ascii="Times New Roman" w:hAnsi="Times New Roman" w:cs="Times New Roman"/>
          <w:i/>
          <w:iCs/>
          <w:noProof/>
          <w:kern w:val="0"/>
          <w:sz w:val="24"/>
          <w:szCs w:val="24"/>
        </w:rPr>
        <w:t>51</w:t>
      </w:r>
      <w:r w:rsidRPr="00D4504D">
        <w:rPr>
          <w:rFonts w:ascii="Times New Roman" w:hAnsi="Times New Roman" w:cs="Times New Roman"/>
          <w:noProof/>
          <w:kern w:val="0"/>
          <w:sz w:val="24"/>
          <w:szCs w:val="24"/>
        </w:rPr>
        <w:t>(2), 115–135. https://doi.org/10.1080/08878730.2016.1151091</w:t>
      </w:r>
    </w:p>
    <w:p w14:paraId="0B391AB3" w14:textId="446DF5BC" w:rsidR="004D441C" w:rsidRPr="00D4504D" w:rsidRDefault="00E14080" w:rsidP="00E14080">
      <w:pPr>
        <w:widowControl w:val="0"/>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D4504D">
        <w:rPr>
          <w:rFonts w:ascii="Times New Roman" w:hAnsi="Times New Roman" w:cs="Times New Roman"/>
          <w:sz w:val="24"/>
          <w:szCs w:val="24"/>
        </w:rPr>
        <w:fldChar w:fldCharType="end"/>
      </w:r>
    </w:p>
    <w:sectPr w:rsidR="004D441C" w:rsidRPr="00D4504D" w:rsidSect="00AC4564">
      <w:type w:val="continuous"/>
      <w:pgSz w:w="11906" w:h="16838" w:code="9"/>
      <w:pgMar w:top="1701" w:right="1418"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200FB1" w14:textId="77777777" w:rsidR="000F43C9" w:rsidRDefault="000F43C9" w:rsidP="00ED0DDD">
      <w:pPr>
        <w:spacing w:after="0" w:line="240" w:lineRule="auto"/>
      </w:pPr>
      <w:r>
        <w:separator/>
      </w:r>
    </w:p>
  </w:endnote>
  <w:endnote w:type="continuationSeparator" w:id="0">
    <w:p w14:paraId="3CFFD868" w14:textId="77777777" w:rsidR="000F43C9" w:rsidRDefault="000F43C9" w:rsidP="00ED0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atangChe">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877CF6" w14:textId="46F054F3" w:rsidR="00511D83" w:rsidRPr="00C9193C" w:rsidRDefault="00000000" w:rsidP="004918C8">
    <w:pPr>
      <w:pStyle w:val="Footer"/>
      <w:tabs>
        <w:tab w:val="clear" w:pos="4680"/>
        <w:tab w:val="left" w:pos="0"/>
        <w:tab w:val="right" w:pos="8787"/>
      </w:tabs>
      <w:rPr>
        <w:rFonts w:ascii="Times New Roman" w:hAnsi="Times New Roman" w:cs="Times New Roman"/>
      </w:rPr>
    </w:pPr>
    <w:hyperlink r:id="rId1" w:tgtFrame="_blank" w:history="1">
      <w:r w:rsidR="004918C8">
        <w:rPr>
          <w:rStyle w:val="Hyperlink"/>
          <w:rFonts w:ascii="Source Sans Pro" w:hAnsi="Source Sans Pro"/>
          <w:color w:val="D14500"/>
          <w:shd w:val="clear" w:color="auto" w:fill="FFFFFF"/>
        </w:rPr>
        <w:t>JITERA JOURNAL </w:t>
      </w:r>
    </w:hyperlink>
    <w:r w:rsidR="004918C8">
      <w:rPr>
        <w:rFonts w:ascii="Source Sans Pro" w:hAnsi="Source Sans Pro"/>
        <w:color w:val="333333"/>
        <w:shd w:val="clear" w:color="auto" w:fill="FFFFFF"/>
      </w:rPr>
      <w:t>© 2024 is licensed under </w:t>
    </w:r>
    <w:hyperlink r:id="rId2" w:tgtFrame="_blank" w:history="1">
      <w:r w:rsidR="004918C8">
        <w:rPr>
          <w:rStyle w:val="Hyperlink"/>
          <w:rFonts w:ascii="Source Sans Pro" w:hAnsi="Source Sans Pro"/>
          <w:color w:val="D14500"/>
          <w:shd w:val="clear" w:color="auto" w:fill="FFFFFF"/>
        </w:rPr>
        <w:t>CC BY-SA 4.0 </w:t>
      </w:r>
    </w:hyperlink>
    <w:r w:rsidR="006A5397">
      <w:rPr>
        <w:rFonts w:ascii="Source Sans Pro" w:hAnsi="Source Sans Pro"/>
        <w:noProof/>
        <w:color w:val="D14500"/>
        <w:shd w:val="clear" w:color="auto" w:fill="FFFFFF"/>
      </w:rPr>
      <w:t xml:space="preserve"> </w:t>
    </w:r>
    <w:r w:rsidR="006A5397">
      <w:rPr>
        <w:noProof/>
      </w:rPr>
      <w:drawing>
        <wp:inline distT="0" distB="0" distL="0" distR="0" wp14:anchorId="51FF03CE" wp14:editId="640B6069">
          <wp:extent cx="410778" cy="144780"/>
          <wp:effectExtent l="0" t="0" r="8890" b="7620"/>
          <wp:docPr id="15581897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42454" cy="155944"/>
                  </a:xfrm>
                  <a:prstGeom prst="rect">
                    <a:avLst/>
                  </a:prstGeom>
                  <a:noFill/>
                  <a:ln>
                    <a:noFill/>
                  </a:ln>
                </pic:spPr>
              </pic:pic>
            </a:graphicData>
          </a:graphic>
        </wp:inline>
      </w:drawing>
    </w:r>
    <w:r w:rsidR="004918C8">
      <w:rPr>
        <w:rFonts w:ascii="Times New Roman" w:hAnsi="Times New Roman" w:cs="Times New Roman"/>
        <w:sz w:val="20"/>
        <w:szCs w:val="20"/>
      </w:rPr>
      <w:tab/>
    </w:r>
    <w:r w:rsidR="00511D83" w:rsidRPr="00C9193C">
      <w:rPr>
        <w:rFonts w:ascii="Times New Roman" w:hAnsi="Times New Roman" w:cs="Times New Roman"/>
        <w:sz w:val="20"/>
        <w:szCs w:val="20"/>
      </w:rPr>
      <w:t xml:space="preserve">pg. </w:t>
    </w:r>
    <w:r w:rsidR="00511D83" w:rsidRPr="00C9193C">
      <w:rPr>
        <w:rFonts w:ascii="Times New Roman" w:hAnsi="Times New Roman" w:cs="Times New Roman"/>
        <w:sz w:val="20"/>
        <w:szCs w:val="20"/>
      </w:rPr>
      <w:fldChar w:fldCharType="begin"/>
    </w:r>
    <w:r w:rsidR="00511D83" w:rsidRPr="00C9193C">
      <w:rPr>
        <w:rFonts w:ascii="Times New Roman" w:hAnsi="Times New Roman" w:cs="Times New Roman"/>
        <w:sz w:val="20"/>
        <w:szCs w:val="20"/>
      </w:rPr>
      <w:instrText xml:space="preserve"> PAGE  \* Arabic </w:instrText>
    </w:r>
    <w:r w:rsidR="00511D83" w:rsidRPr="00C9193C">
      <w:rPr>
        <w:rFonts w:ascii="Times New Roman" w:hAnsi="Times New Roman" w:cs="Times New Roman"/>
        <w:sz w:val="20"/>
        <w:szCs w:val="20"/>
      </w:rPr>
      <w:fldChar w:fldCharType="separate"/>
    </w:r>
    <w:r w:rsidR="00511D83" w:rsidRPr="00C9193C">
      <w:rPr>
        <w:rFonts w:ascii="Times New Roman" w:hAnsi="Times New Roman" w:cs="Times New Roman"/>
        <w:noProof/>
        <w:sz w:val="20"/>
        <w:szCs w:val="20"/>
      </w:rPr>
      <w:t>1</w:t>
    </w:r>
    <w:r w:rsidR="00511D83" w:rsidRPr="00C9193C">
      <w:rPr>
        <w:rFonts w:ascii="Times New Roman" w:hAnsi="Times New Roman"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04F6CB" w14:textId="77777777" w:rsidR="000F43C9" w:rsidRDefault="000F43C9" w:rsidP="00ED0DDD">
      <w:pPr>
        <w:spacing w:after="0" w:line="240" w:lineRule="auto"/>
      </w:pPr>
      <w:r>
        <w:separator/>
      </w:r>
    </w:p>
  </w:footnote>
  <w:footnote w:type="continuationSeparator" w:id="0">
    <w:p w14:paraId="252FCA9C" w14:textId="77777777" w:rsidR="000F43C9" w:rsidRDefault="000F43C9" w:rsidP="00ED0D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8A1FB3" w14:textId="7F7A520A" w:rsidR="00ED0DDD" w:rsidRPr="00AA7881" w:rsidRDefault="00ED0DDD" w:rsidP="00ED0DDD">
    <w:pPr>
      <w:pStyle w:val="Header"/>
      <w:tabs>
        <w:tab w:val="left" w:pos="709"/>
      </w:tabs>
      <w:rPr>
        <w:rFonts w:ascii="Times New Roman" w:hAnsi="Times New Roman" w:cs="Times New Roman"/>
        <w:b/>
        <w:bCs/>
        <w:sz w:val="24"/>
        <w:szCs w:val="24"/>
      </w:rPr>
    </w:pPr>
    <w:bookmarkStart w:id="0" w:name="_Hlk170042329"/>
    <w:bookmarkStart w:id="1" w:name="_Hlk170042330"/>
    <w:r>
      <w:rPr>
        <w:noProof/>
      </w:rPr>
      <w:drawing>
        <wp:anchor distT="0" distB="0" distL="114300" distR="114300" simplePos="0" relativeHeight="251658240" behindDoc="0" locked="0" layoutInCell="1" allowOverlap="1" wp14:anchorId="580C6BD4" wp14:editId="3262965B">
          <wp:simplePos x="0" y="0"/>
          <wp:positionH relativeFrom="column">
            <wp:posOffset>-60960</wp:posOffset>
          </wp:positionH>
          <wp:positionV relativeFrom="paragraph">
            <wp:posOffset>0</wp:posOffset>
          </wp:positionV>
          <wp:extent cx="391795" cy="486664"/>
          <wp:effectExtent l="0" t="0" r="8255" b="8890"/>
          <wp:wrapNone/>
          <wp:docPr id="416317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1795" cy="486664"/>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tab/>
    </w:r>
    <w:r w:rsidRPr="00AA7881">
      <w:rPr>
        <w:rFonts w:ascii="Times New Roman" w:hAnsi="Times New Roman" w:cs="Times New Roman"/>
        <w:b/>
        <w:bCs/>
        <w:sz w:val="24"/>
        <w:szCs w:val="24"/>
      </w:rPr>
      <w:t>JITERA – JOURNAL IN TEACHING AND EDUCATION AREA</w:t>
    </w:r>
  </w:p>
  <w:p w14:paraId="27DFBF83" w14:textId="6DFE9BC8" w:rsidR="00ED0DDD" w:rsidRPr="00ED0DDD" w:rsidRDefault="00ED0DDD" w:rsidP="00ED0DDD">
    <w:pPr>
      <w:pStyle w:val="Header"/>
      <w:tabs>
        <w:tab w:val="left" w:pos="709"/>
      </w:tabs>
      <w:rPr>
        <w:rFonts w:ascii="Times New Roman" w:hAnsi="Times New Roman" w:cs="Times New Roman"/>
      </w:rPr>
    </w:pPr>
    <w:r w:rsidRPr="00ED0DDD">
      <w:rPr>
        <w:rFonts w:ascii="Times New Roman" w:hAnsi="Times New Roman" w:cs="Times New Roman"/>
      </w:rPr>
      <w:tab/>
      <w:t xml:space="preserve">Vol. </w:t>
    </w:r>
    <w:r w:rsidR="000D266A">
      <w:rPr>
        <w:rFonts w:ascii="Times New Roman" w:hAnsi="Times New Roman" w:cs="Times New Roman"/>
      </w:rPr>
      <w:t>1</w:t>
    </w:r>
    <w:r w:rsidRPr="00ED0DDD">
      <w:rPr>
        <w:rFonts w:ascii="Times New Roman" w:hAnsi="Times New Roman" w:cs="Times New Roman"/>
      </w:rPr>
      <w:t xml:space="preserve">, No. </w:t>
    </w:r>
    <w:r w:rsidR="000D266A">
      <w:rPr>
        <w:rFonts w:ascii="Times New Roman" w:hAnsi="Times New Roman" w:cs="Times New Roman"/>
      </w:rPr>
      <w:t>2</w:t>
    </w:r>
    <w:r w:rsidRPr="00ED0DDD">
      <w:rPr>
        <w:rFonts w:ascii="Times New Roman" w:hAnsi="Times New Roman" w:cs="Times New Roman"/>
      </w:rPr>
      <w:t xml:space="preserve">, </w:t>
    </w:r>
    <w:r w:rsidR="00FA5908">
      <w:rPr>
        <w:rFonts w:ascii="Times New Roman" w:hAnsi="Times New Roman" w:cs="Times New Roman"/>
      </w:rPr>
      <w:t>Tahun</w:t>
    </w:r>
    <w:r w:rsidRPr="00ED0DDD">
      <w:rPr>
        <w:rFonts w:ascii="Times New Roman" w:hAnsi="Times New Roman" w:cs="Times New Roman"/>
      </w:rPr>
      <w:t xml:space="preserve"> 20</w:t>
    </w:r>
    <w:r w:rsidR="000D266A">
      <w:rPr>
        <w:rFonts w:ascii="Times New Roman" w:hAnsi="Times New Roman" w:cs="Times New Roman"/>
      </w:rPr>
      <w:t>24</w:t>
    </w:r>
    <w:r w:rsidR="001F5FCF">
      <w:rPr>
        <w:rFonts w:ascii="Times New Roman" w:hAnsi="Times New Roman" w:cs="Times New Roman"/>
      </w:rPr>
      <w:t xml:space="preserve"> | 215-231</w:t>
    </w:r>
  </w:p>
  <w:p w14:paraId="7E120EAB" w14:textId="765B2E5B" w:rsidR="004126C5" w:rsidRPr="004D441C" w:rsidRDefault="00ED0DDD" w:rsidP="00ED0DDD">
    <w:pPr>
      <w:pStyle w:val="Header"/>
      <w:tabs>
        <w:tab w:val="left" w:pos="709"/>
      </w:tabs>
      <w:rPr>
        <w:rFonts w:ascii="Times New Roman" w:hAnsi="Times New Roman" w:cs="Times New Roman"/>
        <w:sz w:val="20"/>
        <w:szCs w:val="20"/>
      </w:rPr>
    </w:pPr>
    <w:r w:rsidRPr="00ED0DDD">
      <w:rPr>
        <w:rFonts w:ascii="Times New Roman" w:hAnsi="Times New Roman" w:cs="Times New Roman"/>
      </w:rPr>
      <w:tab/>
    </w:r>
    <w:r w:rsidRPr="004D441C">
      <w:rPr>
        <w:rFonts w:ascii="Times New Roman" w:hAnsi="Times New Roman" w:cs="Times New Roman"/>
        <w:sz w:val="20"/>
        <w:szCs w:val="20"/>
      </w:rPr>
      <w:t xml:space="preserve">e-ISSN : </w:t>
    </w:r>
    <w:r w:rsidR="000D266A">
      <w:rPr>
        <w:rFonts w:ascii="Times New Roman" w:hAnsi="Times New Roman" w:cs="Times New Roman"/>
        <w:sz w:val="20"/>
        <w:szCs w:val="20"/>
      </w:rPr>
      <w:t>3047-7034</w:t>
    </w:r>
    <w:r w:rsidR="004918C8">
      <w:rPr>
        <w:rFonts w:ascii="Times New Roman" w:hAnsi="Times New Roman" w:cs="Times New Roman"/>
        <w:sz w:val="20"/>
        <w:szCs w:val="20"/>
      </w:rPr>
      <w:t xml:space="preserve"> | doi: </w:t>
    </w:r>
    <w:bookmarkEnd w:id="0"/>
    <w:bookmarkEnd w:id="1"/>
    <w:r w:rsidR="00F87978" w:rsidRPr="00F87978">
      <w:rPr>
        <w:rFonts w:ascii="Times New Roman" w:hAnsi="Times New Roman" w:cs="Times New Roman"/>
        <w:sz w:val="20"/>
        <w:szCs w:val="20"/>
      </w:rPr>
      <w:t>https://doi.org/10.69673/j4e4hw7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D804ECA"/>
    <w:multiLevelType w:val="multilevel"/>
    <w:tmpl w:val="AB1A95CC"/>
    <w:lvl w:ilvl="0">
      <w:start w:val="2"/>
      <w:numFmt w:val="decimal"/>
      <w:lvlText w:val="%1."/>
      <w:lvlJc w:val="left"/>
      <w:pPr>
        <w:ind w:left="576" w:hanging="288"/>
      </w:pPr>
      <w:rPr>
        <w:rFonts w:ascii="Times New Roman" w:eastAsia="Times New Roman" w:hAnsi="Times New Roman" w:cs="Times New Roman"/>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8685700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DDD"/>
    <w:rsid w:val="00045CB2"/>
    <w:rsid w:val="00057265"/>
    <w:rsid w:val="000D266A"/>
    <w:rsid w:val="000F43C9"/>
    <w:rsid w:val="00112004"/>
    <w:rsid w:val="001137EB"/>
    <w:rsid w:val="00115230"/>
    <w:rsid w:val="001578CD"/>
    <w:rsid w:val="001F5FCF"/>
    <w:rsid w:val="001F7AB5"/>
    <w:rsid w:val="00211ABF"/>
    <w:rsid w:val="00234CB3"/>
    <w:rsid w:val="0024269D"/>
    <w:rsid w:val="00246602"/>
    <w:rsid w:val="00293EB0"/>
    <w:rsid w:val="002B3696"/>
    <w:rsid w:val="002E1EF9"/>
    <w:rsid w:val="002E2017"/>
    <w:rsid w:val="002F60F9"/>
    <w:rsid w:val="003164F1"/>
    <w:rsid w:val="003238A1"/>
    <w:rsid w:val="00370D6F"/>
    <w:rsid w:val="004126C5"/>
    <w:rsid w:val="004137B7"/>
    <w:rsid w:val="00471D2C"/>
    <w:rsid w:val="004918C8"/>
    <w:rsid w:val="004D441C"/>
    <w:rsid w:val="00511D83"/>
    <w:rsid w:val="005A4417"/>
    <w:rsid w:val="005C65BC"/>
    <w:rsid w:val="005D0695"/>
    <w:rsid w:val="005F0F64"/>
    <w:rsid w:val="00625C50"/>
    <w:rsid w:val="00633D9A"/>
    <w:rsid w:val="0064136B"/>
    <w:rsid w:val="00652BB7"/>
    <w:rsid w:val="006540E9"/>
    <w:rsid w:val="0068081B"/>
    <w:rsid w:val="00683A20"/>
    <w:rsid w:val="006A5397"/>
    <w:rsid w:val="006C14C5"/>
    <w:rsid w:val="006F50C0"/>
    <w:rsid w:val="00753C2C"/>
    <w:rsid w:val="007B33B2"/>
    <w:rsid w:val="007D587C"/>
    <w:rsid w:val="007D5B57"/>
    <w:rsid w:val="007F7C39"/>
    <w:rsid w:val="00812AC2"/>
    <w:rsid w:val="0081711A"/>
    <w:rsid w:val="00824B20"/>
    <w:rsid w:val="00857B90"/>
    <w:rsid w:val="008747C4"/>
    <w:rsid w:val="00914814"/>
    <w:rsid w:val="00937635"/>
    <w:rsid w:val="00943C52"/>
    <w:rsid w:val="00961A63"/>
    <w:rsid w:val="00964A95"/>
    <w:rsid w:val="00973AE6"/>
    <w:rsid w:val="009E14E5"/>
    <w:rsid w:val="00AA197A"/>
    <w:rsid w:val="00AA7881"/>
    <w:rsid w:val="00AC4564"/>
    <w:rsid w:val="00AD72C3"/>
    <w:rsid w:val="00B46ACA"/>
    <w:rsid w:val="00B7164A"/>
    <w:rsid w:val="00BA0806"/>
    <w:rsid w:val="00BC3363"/>
    <w:rsid w:val="00C04432"/>
    <w:rsid w:val="00C9193C"/>
    <w:rsid w:val="00CB5A74"/>
    <w:rsid w:val="00CC01D7"/>
    <w:rsid w:val="00D4504D"/>
    <w:rsid w:val="00D75C63"/>
    <w:rsid w:val="00DA65B4"/>
    <w:rsid w:val="00DF78C0"/>
    <w:rsid w:val="00E14080"/>
    <w:rsid w:val="00E229EA"/>
    <w:rsid w:val="00E53E06"/>
    <w:rsid w:val="00EA79EE"/>
    <w:rsid w:val="00ED0DDD"/>
    <w:rsid w:val="00ED7639"/>
    <w:rsid w:val="00EF63CA"/>
    <w:rsid w:val="00F00E74"/>
    <w:rsid w:val="00F05C09"/>
    <w:rsid w:val="00F61A48"/>
    <w:rsid w:val="00F821B0"/>
    <w:rsid w:val="00F87978"/>
    <w:rsid w:val="00FA59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698BF"/>
  <w15:chartTrackingRefBased/>
  <w15:docId w15:val="{D7E2D04C-8F2A-4881-9B79-382704CBD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441C"/>
    <w:pPr>
      <w:keepNext/>
      <w:keepLines/>
      <w:spacing w:before="240" w:after="0" w:line="276" w:lineRule="auto"/>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autoRedefine/>
    <w:qFormat/>
    <w:rsid w:val="004D441C"/>
    <w:pPr>
      <w:keepNext/>
      <w:widowControl w:val="0"/>
      <w:autoSpaceDE w:val="0"/>
      <w:autoSpaceDN w:val="0"/>
      <w:adjustRightInd w:val="0"/>
      <w:spacing w:after="0" w:line="360" w:lineRule="auto"/>
      <w:jc w:val="both"/>
      <w:textAlignment w:val="baseline"/>
      <w:outlineLvl w:val="1"/>
    </w:pPr>
    <w:rPr>
      <w:rFonts w:ascii="Times New Roman" w:eastAsia="BatangChe" w:hAnsi="Times New Roman" w:cs="Times New Roman"/>
      <w:b/>
      <w:color w:val="000000"/>
      <w:kern w:val="0"/>
      <w:sz w:val="24"/>
      <w:szCs w:val="24"/>
      <w:lang w:eastAsia="ko-KR"/>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0D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DDD"/>
  </w:style>
  <w:style w:type="paragraph" w:styleId="Footer">
    <w:name w:val="footer"/>
    <w:basedOn w:val="Normal"/>
    <w:link w:val="FooterChar"/>
    <w:uiPriority w:val="99"/>
    <w:unhideWhenUsed/>
    <w:rsid w:val="00ED0D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DDD"/>
  </w:style>
  <w:style w:type="character" w:styleId="Hyperlink">
    <w:name w:val="Hyperlink"/>
    <w:basedOn w:val="DefaultParagraphFont"/>
    <w:uiPriority w:val="99"/>
    <w:unhideWhenUsed/>
    <w:rsid w:val="004126C5"/>
    <w:rPr>
      <w:color w:val="0563C1" w:themeColor="hyperlink"/>
      <w:u w:val="single"/>
    </w:rPr>
  </w:style>
  <w:style w:type="character" w:styleId="UnresolvedMention">
    <w:name w:val="Unresolved Mention"/>
    <w:basedOn w:val="DefaultParagraphFont"/>
    <w:uiPriority w:val="99"/>
    <w:semiHidden/>
    <w:unhideWhenUsed/>
    <w:rsid w:val="004126C5"/>
    <w:rPr>
      <w:color w:val="605E5C"/>
      <w:shd w:val="clear" w:color="auto" w:fill="E1DFDD"/>
    </w:rPr>
  </w:style>
  <w:style w:type="character" w:customStyle="1" w:styleId="Heading2Char">
    <w:name w:val="Heading 2 Char"/>
    <w:basedOn w:val="DefaultParagraphFont"/>
    <w:link w:val="Heading2"/>
    <w:rsid w:val="004D441C"/>
    <w:rPr>
      <w:rFonts w:ascii="Times New Roman" w:eastAsia="BatangChe" w:hAnsi="Times New Roman" w:cs="Times New Roman"/>
      <w:b/>
      <w:color w:val="000000"/>
      <w:kern w:val="0"/>
      <w:sz w:val="24"/>
      <w:szCs w:val="24"/>
      <w:lang w:eastAsia="ko-KR"/>
      <w14:ligatures w14:val="none"/>
    </w:rPr>
  </w:style>
  <w:style w:type="character" w:customStyle="1" w:styleId="Heading1Char">
    <w:name w:val="Heading 1 Char"/>
    <w:basedOn w:val="DefaultParagraphFont"/>
    <w:link w:val="Heading1"/>
    <w:uiPriority w:val="9"/>
    <w:rsid w:val="004D441C"/>
    <w:rPr>
      <w:rFonts w:asciiTheme="majorHAnsi" w:eastAsiaTheme="majorEastAsia" w:hAnsiTheme="majorHAnsi" w:cstheme="majorBidi"/>
      <w:color w:val="2F5496" w:themeColor="accent1" w:themeShade="BF"/>
      <w:kern w:val="0"/>
      <w:sz w:val="32"/>
      <w:szCs w:val="32"/>
      <w14:ligatures w14:val="none"/>
    </w:rPr>
  </w:style>
  <w:style w:type="paragraph" w:styleId="NormalWeb">
    <w:name w:val="Normal (Web)"/>
    <w:basedOn w:val="Normal"/>
    <w:uiPriority w:val="99"/>
    <w:unhideWhenUsed/>
    <w:rsid w:val="00F821B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15230"/>
    <w:rPr>
      <w:color w:val="954F72" w:themeColor="followedHyperlink"/>
      <w:u w:val="single"/>
    </w:rPr>
  </w:style>
  <w:style w:type="paragraph" w:styleId="z-TopofForm">
    <w:name w:val="HTML Top of Form"/>
    <w:basedOn w:val="Normal"/>
    <w:next w:val="Normal"/>
    <w:link w:val="z-TopofFormChar"/>
    <w:hidden/>
    <w:uiPriority w:val="99"/>
    <w:semiHidden/>
    <w:unhideWhenUsed/>
    <w:rsid w:val="00E14080"/>
    <w:pPr>
      <w:pBdr>
        <w:bottom w:val="single" w:sz="6" w:space="1" w:color="auto"/>
      </w:pBdr>
      <w:spacing w:after="0" w:line="240" w:lineRule="auto"/>
      <w:jc w:val="center"/>
    </w:pPr>
    <w:rPr>
      <w:rFonts w:ascii="Arial" w:eastAsia="Times New Roman" w:hAnsi="Arial" w:cs="Arial"/>
      <w:vanish/>
      <w:kern w:val="0"/>
      <w:sz w:val="16"/>
      <w:szCs w:val="16"/>
      <w:lang w:val="en-ID" w:eastAsia="en-ID"/>
      <w14:ligatures w14:val="none"/>
    </w:rPr>
  </w:style>
  <w:style w:type="character" w:customStyle="1" w:styleId="z-TopofFormChar">
    <w:name w:val="z-Top of Form Char"/>
    <w:basedOn w:val="DefaultParagraphFont"/>
    <w:link w:val="z-TopofForm"/>
    <w:uiPriority w:val="99"/>
    <w:semiHidden/>
    <w:rsid w:val="00E14080"/>
    <w:rPr>
      <w:rFonts w:ascii="Arial" w:eastAsia="Times New Roman" w:hAnsi="Arial" w:cs="Arial"/>
      <w:vanish/>
      <w:kern w:val="0"/>
      <w:sz w:val="16"/>
      <w:szCs w:val="16"/>
      <w:lang w:val="en-ID" w:eastAsia="en-ID"/>
      <w14:ligatures w14:val="none"/>
    </w:rPr>
  </w:style>
  <w:style w:type="character" w:styleId="Strong">
    <w:name w:val="Strong"/>
    <w:basedOn w:val="DefaultParagraphFont"/>
    <w:uiPriority w:val="22"/>
    <w:qFormat/>
    <w:rsid w:val="00E14080"/>
    <w:rPr>
      <w:b/>
      <w:bCs/>
    </w:rPr>
  </w:style>
  <w:style w:type="table" w:styleId="TableGrid">
    <w:name w:val="Table Grid"/>
    <w:basedOn w:val="TableNormal"/>
    <w:uiPriority w:val="39"/>
    <w:rsid w:val="00E14080"/>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14080"/>
    <w:rPr>
      <w:sz w:val="16"/>
      <w:szCs w:val="16"/>
    </w:rPr>
  </w:style>
  <w:style w:type="paragraph" w:styleId="CommentText">
    <w:name w:val="annotation text"/>
    <w:basedOn w:val="Normal"/>
    <w:link w:val="CommentTextChar"/>
    <w:uiPriority w:val="99"/>
    <w:unhideWhenUsed/>
    <w:rsid w:val="00E14080"/>
    <w:pPr>
      <w:spacing w:line="240" w:lineRule="auto"/>
    </w:pPr>
    <w:rPr>
      <w:sz w:val="20"/>
      <w:szCs w:val="20"/>
      <w:lang w:val="en-ID"/>
    </w:rPr>
  </w:style>
  <w:style w:type="character" w:customStyle="1" w:styleId="CommentTextChar">
    <w:name w:val="Comment Text Char"/>
    <w:basedOn w:val="DefaultParagraphFont"/>
    <w:link w:val="CommentText"/>
    <w:uiPriority w:val="99"/>
    <w:rsid w:val="00E14080"/>
    <w:rPr>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0250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nabudiarti@panca-sakti.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creativecommons.org/licenses/by-sa/4.0/?ref=chooser-v1" TargetMode="External"/><Relationship Id="rId1" Type="http://schemas.openxmlformats.org/officeDocument/2006/relationships/hyperlink" Target="https://journal.jitera.ac.id/index.php/jiter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155D5-8995-4C8C-8F73-5600F7028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7</Pages>
  <Words>13250</Words>
  <Characters>75525</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wira Pratama</dc:creator>
  <cp:keywords/>
  <dc:description/>
  <cp:lastModifiedBy>Aryawira Pratama</cp:lastModifiedBy>
  <cp:revision>37</cp:revision>
  <dcterms:created xsi:type="dcterms:W3CDTF">2024-02-10T04:00:00Z</dcterms:created>
  <dcterms:modified xsi:type="dcterms:W3CDTF">2024-06-29T07:27:00Z</dcterms:modified>
</cp:coreProperties>
</file>